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0E6A7EFE" w14:textId="15243F62" w:rsidR="00AB2E99"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2224972" w:history="1">
        <w:r w:rsidR="00AB2E99" w:rsidRPr="008805BA">
          <w:rPr>
            <w:rStyle w:val="Hyperlink"/>
            <w:noProof/>
          </w:rPr>
          <w:t>LIST OF ABBREVIATIONS</w:t>
        </w:r>
        <w:r w:rsidR="00AB2E99">
          <w:rPr>
            <w:noProof/>
            <w:webHidden/>
          </w:rPr>
          <w:tab/>
        </w:r>
        <w:r w:rsidR="00AB2E99">
          <w:rPr>
            <w:noProof/>
            <w:webHidden/>
          </w:rPr>
          <w:fldChar w:fldCharType="begin"/>
        </w:r>
        <w:r w:rsidR="00AB2E99">
          <w:rPr>
            <w:noProof/>
            <w:webHidden/>
          </w:rPr>
          <w:instrText xml:space="preserve"> PAGEREF _Toc82224972 \h </w:instrText>
        </w:r>
        <w:r w:rsidR="00AB2E99">
          <w:rPr>
            <w:noProof/>
            <w:webHidden/>
          </w:rPr>
        </w:r>
        <w:r w:rsidR="00AB2E99">
          <w:rPr>
            <w:noProof/>
            <w:webHidden/>
          </w:rPr>
          <w:fldChar w:fldCharType="separate"/>
        </w:r>
        <w:r w:rsidR="00EF4E03">
          <w:rPr>
            <w:noProof/>
            <w:webHidden/>
          </w:rPr>
          <w:t>ii</w:t>
        </w:r>
        <w:r w:rsidR="00AB2E99">
          <w:rPr>
            <w:noProof/>
            <w:webHidden/>
          </w:rPr>
          <w:fldChar w:fldCharType="end"/>
        </w:r>
      </w:hyperlink>
    </w:p>
    <w:p w14:paraId="269690CB" w14:textId="1ABE59A2" w:rsidR="00AB2E99" w:rsidRDefault="00AB2E99">
      <w:pPr>
        <w:pStyle w:val="TOC9"/>
        <w:rPr>
          <w:rFonts w:asciiTheme="minorHAnsi" w:eastAsiaTheme="minorEastAsia" w:hAnsiTheme="minorHAnsi" w:cstheme="minorBidi"/>
          <w:b w:val="0"/>
          <w:noProof/>
          <w:sz w:val="22"/>
          <w:szCs w:val="22"/>
          <w:lang w:val="en-ZA" w:eastAsia="en-ZA"/>
        </w:rPr>
      </w:pPr>
      <w:hyperlink w:anchor="_Toc82224973" w:history="1">
        <w:r w:rsidRPr="008805BA">
          <w:rPr>
            <w:rStyle w:val="Hyperlink"/>
            <w:noProof/>
            <w:lang w:eastAsia="en-ZA"/>
          </w:rPr>
          <w:t>Chapter 4: Data Gathering and Analysis</w:t>
        </w:r>
        <w:r>
          <w:rPr>
            <w:noProof/>
            <w:webHidden/>
          </w:rPr>
          <w:tab/>
        </w:r>
        <w:r>
          <w:rPr>
            <w:noProof/>
            <w:webHidden/>
          </w:rPr>
          <w:fldChar w:fldCharType="begin"/>
        </w:r>
        <w:r>
          <w:rPr>
            <w:noProof/>
            <w:webHidden/>
          </w:rPr>
          <w:instrText xml:space="preserve"> PAGEREF _Toc82224973 \h </w:instrText>
        </w:r>
        <w:r>
          <w:rPr>
            <w:noProof/>
            <w:webHidden/>
          </w:rPr>
        </w:r>
        <w:r>
          <w:rPr>
            <w:noProof/>
            <w:webHidden/>
          </w:rPr>
          <w:fldChar w:fldCharType="separate"/>
        </w:r>
        <w:r w:rsidR="00EF4E03">
          <w:rPr>
            <w:noProof/>
            <w:webHidden/>
          </w:rPr>
          <w:t>1</w:t>
        </w:r>
        <w:r>
          <w:rPr>
            <w:noProof/>
            <w:webHidden/>
          </w:rPr>
          <w:fldChar w:fldCharType="end"/>
        </w:r>
      </w:hyperlink>
    </w:p>
    <w:p w14:paraId="793D9043" w14:textId="678744BD" w:rsidR="00AB2E99" w:rsidRDefault="00AB2E99">
      <w:pPr>
        <w:pStyle w:val="TOC1"/>
        <w:rPr>
          <w:rFonts w:asciiTheme="minorHAnsi" w:eastAsiaTheme="minorEastAsia" w:hAnsiTheme="minorHAnsi" w:cstheme="minorBidi"/>
          <w:b w:val="0"/>
          <w:noProof/>
          <w:sz w:val="22"/>
          <w:lang w:val="en-ZA" w:eastAsia="en-ZA"/>
        </w:rPr>
      </w:pPr>
      <w:hyperlink w:anchor="_Toc82224974" w:history="1">
        <w:r w:rsidRPr="008805BA">
          <w:rPr>
            <w:rStyle w:val="Hyperlink"/>
            <w:noProof/>
          </w:rPr>
          <w:t>1. Introduction</w:t>
        </w:r>
        <w:r>
          <w:rPr>
            <w:noProof/>
            <w:webHidden/>
          </w:rPr>
          <w:tab/>
        </w:r>
        <w:r>
          <w:rPr>
            <w:noProof/>
            <w:webHidden/>
          </w:rPr>
          <w:fldChar w:fldCharType="begin"/>
        </w:r>
        <w:r>
          <w:rPr>
            <w:noProof/>
            <w:webHidden/>
          </w:rPr>
          <w:instrText xml:space="preserve"> PAGEREF _Toc82224974 \h </w:instrText>
        </w:r>
        <w:r>
          <w:rPr>
            <w:noProof/>
            <w:webHidden/>
          </w:rPr>
        </w:r>
        <w:r>
          <w:rPr>
            <w:noProof/>
            <w:webHidden/>
          </w:rPr>
          <w:fldChar w:fldCharType="separate"/>
        </w:r>
        <w:r w:rsidR="00EF4E03">
          <w:rPr>
            <w:noProof/>
            <w:webHidden/>
          </w:rPr>
          <w:t>1</w:t>
        </w:r>
        <w:r>
          <w:rPr>
            <w:noProof/>
            <w:webHidden/>
          </w:rPr>
          <w:fldChar w:fldCharType="end"/>
        </w:r>
      </w:hyperlink>
    </w:p>
    <w:p w14:paraId="49D45659" w14:textId="7C694D9A" w:rsidR="00AB2E99" w:rsidRDefault="00AB2E99">
      <w:pPr>
        <w:pStyle w:val="TOC1"/>
        <w:rPr>
          <w:rFonts w:asciiTheme="minorHAnsi" w:eastAsiaTheme="minorEastAsia" w:hAnsiTheme="minorHAnsi" w:cstheme="minorBidi"/>
          <w:b w:val="0"/>
          <w:noProof/>
          <w:sz w:val="22"/>
          <w:lang w:val="en-ZA" w:eastAsia="en-ZA"/>
        </w:rPr>
      </w:pPr>
      <w:hyperlink w:anchor="_Toc82224975" w:history="1">
        <w:r w:rsidRPr="008805BA">
          <w:rPr>
            <w:rStyle w:val="Hyperlink"/>
            <w:noProof/>
          </w:rPr>
          <w:t>2. Problem description and background</w:t>
        </w:r>
        <w:r>
          <w:rPr>
            <w:noProof/>
            <w:webHidden/>
          </w:rPr>
          <w:tab/>
        </w:r>
        <w:r>
          <w:rPr>
            <w:noProof/>
            <w:webHidden/>
          </w:rPr>
          <w:fldChar w:fldCharType="begin"/>
        </w:r>
        <w:r>
          <w:rPr>
            <w:noProof/>
            <w:webHidden/>
          </w:rPr>
          <w:instrText xml:space="preserve"> PAGEREF _Toc82224975 \h </w:instrText>
        </w:r>
        <w:r>
          <w:rPr>
            <w:noProof/>
            <w:webHidden/>
          </w:rPr>
        </w:r>
        <w:r>
          <w:rPr>
            <w:noProof/>
            <w:webHidden/>
          </w:rPr>
          <w:fldChar w:fldCharType="separate"/>
        </w:r>
        <w:r w:rsidR="00EF4E03">
          <w:rPr>
            <w:noProof/>
            <w:webHidden/>
          </w:rPr>
          <w:t>1</w:t>
        </w:r>
        <w:r>
          <w:rPr>
            <w:noProof/>
            <w:webHidden/>
          </w:rPr>
          <w:fldChar w:fldCharType="end"/>
        </w:r>
      </w:hyperlink>
    </w:p>
    <w:p w14:paraId="72015F7B" w14:textId="31981D62" w:rsidR="00AB2E99" w:rsidRDefault="00AB2E99">
      <w:pPr>
        <w:pStyle w:val="TOC1"/>
        <w:rPr>
          <w:rFonts w:asciiTheme="minorHAnsi" w:eastAsiaTheme="minorEastAsia" w:hAnsiTheme="minorHAnsi" w:cstheme="minorBidi"/>
          <w:b w:val="0"/>
          <w:noProof/>
          <w:sz w:val="22"/>
          <w:lang w:val="en-ZA" w:eastAsia="en-ZA"/>
        </w:rPr>
      </w:pPr>
      <w:hyperlink w:anchor="_Toc82224976" w:history="1">
        <w:r w:rsidRPr="008805BA">
          <w:rPr>
            <w:rStyle w:val="Hyperlink"/>
            <w:noProof/>
          </w:rPr>
          <w:t>3. Aims and objectives of project</w:t>
        </w:r>
        <w:r>
          <w:rPr>
            <w:noProof/>
            <w:webHidden/>
          </w:rPr>
          <w:tab/>
        </w:r>
        <w:r>
          <w:rPr>
            <w:noProof/>
            <w:webHidden/>
          </w:rPr>
          <w:fldChar w:fldCharType="begin"/>
        </w:r>
        <w:r>
          <w:rPr>
            <w:noProof/>
            <w:webHidden/>
          </w:rPr>
          <w:instrText xml:space="preserve"> PAGEREF _Toc82224976 \h </w:instrText>
        </w:r>
        <w:r>
          <w:rPr>
            <w:noProof/>
            <w:webHidden/>
          </w:rPr>
        </w:r>
        <w:r>
          <w:rPr>
            <w:noProof/>
            <w:webHidden/>
          </w:rPr>
          <w:fldChar w:fldCharType="separate"/>
        </w:r>
        <w:r w:rsidR="00EF4E03">
          <w:rPr>
            <w:noProof/>
            <w:webHidden/>
          </w:rPr>
          <w:t>2</w:t>
        </w:r>
        <w:r>
          <w:rPr>
            <w:noProof/>
            <w:webHidden/>
          </w:rPr>
          <w:fldChar w:fldCharType="end"/>
        </w:r>
      </w:hyperlink>
    </w:p>
    <w:p w14:paraId="39B8F901" w14:textId="69D0DBCB" w:rsidR="00AB2E99" w:rsidRDefault="00AB2E99">
      <w:pPr>
        <w:pStyle w:val="TOC1"/>
        <w:rPr>
          <w:rFonts w:asciiTheme="minorHAnsi" w:eastAsiaTheme="minorEastAsia" w:hAnsiTheme="minorHAnsi" w:cstheme="minorBidi"/>
          <w:b w:val="0"/>
          <w:noProof/>
          <w:sz w:val="22"/>
          <w:lang w:val="en-ZA" w:eastAsia="en-ZA"/>
        </w:rPr>
      </w:pPr>
      <w:hyperlink w:anchor="_Toc82224977" w:history="1">
        <w:r w:rsidRPr="008805BA">
          <w:rPr>
            <w:rStyle w:val="Hyperlink"/>
            <w:noProof/>
          </w:rPr>
          <w:t>4. Data Analysis</w:t>
        </w:r>
        <w:r>
          <w:rPr>
            <w:noProof/>
            <w:webHidden/>
          </w:rPr>
          <w:tab/>
        </w:r>
        <w:r>
          <w:rPr>
            <w:noProof/>
            <w:webHidden/>
          </w:rPr>
          <w:fldChar w:fldCharType="begin"/>
        </w:r>
        <w:r>
          <w:rPr>
            <w:noProof/>
            <w:webHidden/>
          </w:rPr>
          <w:instrText xml:space="preserve"> PAGEREF _Toc82224977 \h </w:instrText>
        </w:r>
        <w:r>
          <w:rPr>
            <w:noProof/>
            <w:webHidden/>
          </w:rPr>
        </w:r>
        <w:r>
          <w:rPr>
            <w:noProof/>
            <w:webHidden/>
          </w:rPr>
          <w:fldChar w:fldCharType="separate"/>
        </w:r>
        <w:r w:rsidR="00EF4E03">
          <w:rPr>
            <w:noProof/>
            <w:webHidden/>
          </w:rPr>
          <w:t>2</w:t>
        </w:r>
        <w:r>
          <w:rPr>
            <w:noProof/>
            <w:webHidden/>
          </w:rPr>
          <w:fldChar w:fldCharType="end"/>
        </w:r>
      </w:hyperlink>
    </w:p>
    <w:p w14:paraId="08357701" w14:textId="12BB850C" w:rsidR="00AB2E99" w:rsidRDefault="00AB2E99">
      <w:pPr>
        <w:pStyle w:val="TOC2"/>
        <w:rPr>
          <w:rFonts w:asciiTheme="minorHAnsi" w:eastAsiaTheme="minorEastAsia" w:hAnsiTheme="minorHAnsi" w:cstheme="minorBidi"/>
          <w:b w:val="0"/>
          <w:i w:val="0"/>
          <w:noProof/>
          <w:sz w:val="22"/>
          <w:szCs w:val="22"/>
          <w:lang w:val="en-ZA" w:eastAsia="en-ZA"/>
        </w:rPr>
      </w:pPr>
      <w:hyperlink w:anchor="_Toc82224978" w:history="1">
        <w:r w:rsidRPr="008805BA">
          <w:rPr>
            <w:rStyle w:val="Hyperlink"/>
            <w:noProof/>
          </w:rPr>
          <w:t>4.2. Participant</w:t>
        </w:r>
        <w:r>
          <w:rPr>
            <w:noProof/>
            <w:webHidden/>
          </w:rPr>
          <w:tab/>
        </w:r>
        <w:r>
          <w:rPr>
            <w:noProof/>
            <w:webHidden/>
          </w:rPr>
          <w:fldChar w:fldCharType="begin"/>
        </w:r>
        <w:r>
          <w:rPr>
            <w:noProof/>
            <w:webHidden/>
          </w:rPr>
          <w:instrText xml:space="preserve"> PAGEREF _Toc82224978 \h </w:instrText>
        </w:r>
        <w:r>
          <w:rPr>
            <w:noProof/>
            <w:webHidden/>
          </w:rPr>
        </w:r>
        <w:r>
          <w:rPr>
            <w:noProof/>
            <w:webHidden/>
          </w:rPr>
          <w:fldChar w:fldCharType="separate"/>
        </w:r>
        <w:r w:rsidR="00EF4E03">
          <w:rPr>
            <w:noProof/>
            <w:webHidden/>
          </w:rPr>
          <w:t>3</w:t>
        </w:r>
        <w:r>
          <w:rPr>
            <w:noProof/>
            <w:webHidden/>
          </w:rPr>
          <w:fldChar w:fldCharType="end"/>
        </w:r>
      </w:hyperlink>
    </w:p>
    <w:p w14:paraId="06231A76" w14:textId="764783F7" w:rsidR="00AB2E99" w:rsidRDefault="00AB2E99">
      <w:pPr>
        <w:pStyle w:val="TOC2"/>
        <w:rPr>
          <w:rFonts w:asciiTheme="minorHAnsi" w:eastAsiaTheme="minorEastAsia" w:hAnsiTheme="minorHAnsi" w:cstheme="minorBidi"/>
          <w:b w:val="0"/>
          <w:i w:val="0"/>
          <w:noProof/>
          <w:sz w:val="22"/>
          <w:szCs w:val="22"/>
          <w:lang w:val="en-ZA" w:eastAsia="en-ZA"/>
        </w:rPr>
      </w:pPr>
      <w:hyperlink w:anchor="_Toc82224979" w:history="1">
        <w:r w:rsidRPr="008805BA">
          <w:rPr>
            <w:rStyle w:val="Hyperlink"/>
            <w:noProof/>
          </w:rPr>
          <w:t>4.3. Interview Questions</w:t>
        </w:r>
        <w:r>
          <w:rPr>
            <w:noProof/>
            <w:webHidden/>
          </w:rPr>
          <w:tab/>
        </w:r>
        <w:r>
          <w:rPr>
            <w:noProof/>
            <w:webHidden/>
          </w:rPr>
          <w:fldChar w:fldCharType="begin"/>
        </w:r>
        <w:r>
          <w:rPr>
            <w:noProof/>
            <w:webHidden/>
          </w:rPr>
          <w:instrText xml:space="preserve"> PAGEREF _Toc82224979 \h </w:instrText>
        </w:r>
        <w:r>
          <w:rPr>
            <w:noProof/>
            <w:webHidden/>
          </w:rPr>
        </w:r>
        <w:r>
          <w:rPr>
            <w:noProof/>
            <w:webHidden/>
          </w:rPr>
          <w:fldChar w:fldCharType="separate"/>
        </w:r>
        <w:r w:rsidR="00EF4E03">
          <w:rPr>
            <w:noProof/>
            <w:webHidden/>
          </w:rPr>
          <w:t>3</w:t>
        </w:r>
        <w:r>
          <w:rPr>
            <w:noProof/>
            <w:webHidden/>
          </w:rPr>
          <w:fldChar w:fldCharType="end"/>
        </w:r>
      </w:hyperlink>
    </w:p>
    <w:p w14:paraId="0BBAE415" w14:textId="4E2965E6" w:rsidR="00AB2E99" w:rsidRDefault="00AB2E99">
      <w:pPr>
        <w:pStyle w:val="TOC2"/>
        <w:rPr>
          <w:rFonts w:asciiTheme="minorHAnsi" w:eastAsiaTheme="minorEastAsia" w:hAnsiTheme="minorHAnsi" w:cstheme="minorBidi"/>
          <w:b w:val="0"/>
          <w:i w:val="0"/>
          <w:noProof/>
          <w:sz w:val="22"/>
          <w:szCs w:val="22"/>
          <w:lang w:val="en-ZA" w:eastAsia="en-ZA"/>
        </w:rPr>
      </w:pPr>
      <w:hyperlink w:anchor="_Toc82224980" w:history="1">
        <w:r w:rsidRPr="008805BA">
          <w:rPr>
            <w:rStyle w:val="Hyperlink"/>
            <w:noProof/>
          </w:rPr>
          <w:t>4.4. Interview response</w:t>
        </w:r>
        <w:r>
          <w:rPr>
            <w:noProof/>
            <w:webHidden/>
          </w:rPr>
          <w:tab/>
        </w:r>
        <w:r>
          <w:rPr>
            <w:noProof/>
            <w:webHidden/>
          </w:rPr>
          <w:fldChar w:fldCharType="begin"/>
        </w:r>
        <w:r>
          <w:rPr>
            <w:noProof/>
            <w:webHidden/>
          </w:rPr>
          <w:instrText xml:space="preserve"> PAGEREF _Toc82224980 \h </w:instrText>
        </w:r>
        <w:r>
          <w:rPr>
            <w:noProof/>
            <w:webHidden/>
          </w:rPr>
        </w:r>
        <w:r>
          <w:rPr>
            <w:noProof/>
            <w:webHidden/>
          </w:rPr>
          <w:fldChar w:fldCharType="separate"/>
        </w:r>
        <w:r w:rsidR="00EF4E03">
          <w:rPr>
            <w:noProof/>
            <w:webHidden/>
          </w:rPr>
          <w:t>5</w:t>
        </w:r>
        <w:r>
          <w:rPr>
            <w:noProof/>
            <w:webHidden/>
          </w:rPr>
          <w:fldChar w:fldCharType="end"/>
        </w:r>
      </w:hyperlink>
    </w:p>
    <w:p w14:paraId="1BCCAA7C" w14:textId="4DA268FD" w:rsidR="00AB2E99" w:rsidRDefault="00AB2E99">
      <w:pPr>
        <w:pStyle w:val="TOC2"/>
        <w:rPr>
          <w:rFonts w:asciiTheme="minorHAnsi" w:eastAsiaTheme="minorEastAsia" w:hAnsiTheme="minorHAnsi" w:cstheme="minorBidi"/>
          <w:b w:val="0"/>
          <w:i w:val="0"/>
          <w:noProof/>
          <w:sz w:val="22"/>
          <w:szCs w:val="22"/>
          <w:lang w:val="en-ZA" w:eastAsia="en-ZA"/>
        </w:rPr>
      </w:pPr>
      <w:hyperlink w:anchor="_Toc82224981" w:history="1">
        <w:r w:rsidRPr="008805BA">
          <w:rPr>
            <w:rStyle w:val="Hyperlink"/>
            <w:noProof/>
          </w:rPr>
          <w:t>4.5. Analysis of data obtained from data Analysis</w:t>
        </w:r>
        <w:r>
          <w:rPr>
            <w:noProof/>
            <w:webHidden/>
          </w:rPr>
          <w:tab/>
        </w:r>
        <w:r>
          <w:rPr>
            <w:noProof/>
            <w:webHidden/>
          </w:rPr>
          <w:fldChar w:fldCharType="begin"/>
        </w:r>
        <w:r>
          <w:rPr>
            <w:noProof/>
            <w:webHidden/>
          </w:rPr>
          <w:instrText xml:space="preserve"> PAGEREF _Toc82224981 \h </w:instrText>
        </w:r>
        <w:r>
          <w:rPr>
            <w:noProof/>
            <w:webHidden/>
          </w:rPr>
        </w:r>
        <w:r>
          <w:rPr>
            <w:noProof/>
            <w:webHidden/>
          </w:rPr>
          <w:fldChar w:fldCharType="separate"/>
        </w:r>
        <w:r w:rsidR="00EF4E03">
          <w:rPr>
            <w:noProof/>
            <w:webHidden/>
          </w:rPr>
          <w:t>8</w:t>
        </w:r>
        <w:r>
          <w:rPr>
            <w:noProof/>
            <w:webHidden/>
          </w:rPr>
          <w:fldChar w:fldCharType="end"/>
        </w:r>
      </w:hyperlink>
    </w:p>
    <w:p w14:paraId="15B51B02" w14:textId="7884BA2B" w:rsidR="00AB2E99" w:rsidRDefault="00AB2E99">
      <w:pPr>
        <w:pStyle w:val="TOC2"/>
        <w:rPr>
          <w:rFonts w:asciiTheme="minorHAnsi" w:eastAsiaTheme="minorEastAsia" w:hAnsiTheme="minorHAnsi" w:cstheme="minorBidi"/>
          <w:b w:val="0"/>
          <w:i w:val="0"/>
          <w:noProof/>
          <w:sz w:val="22"/>
          <w:szCs w:val="22"/>
          <w:lang w:val="en-ZA" w:eastAsia="en-ZA"/>
        </w:rPr>
      </w:pPr>
      <w:hyperlink w:anchor="_Toc82224982" w:history="1">
        <w:r w:rsidRPr="008805BA">
          <w:rPr>
            <w:rStyle w:val="Hyperlink"/>
            <w:noProof/>
          </w:rPr>
          <w:t>4.6. Report on findings</w:t>
        </w:r>
        <w:r>
          <w:rPr>
            <w:noProof/>
            <w:webHidden/>
          </w:rPr>
          <w:tab/>
        </w:r>
        <w:r>
          <w:rPr>
            <w:noProof/>
            <w:webHidden/>
          </w:rPr>
          <w:fldChar w:fldCharType="begin"/>
        </w:r>
        <w:r>
          <w:rPr>
            <w:noProof/>
            <w:webHidden/>
          </w:rPr>
          <w:instrText xml:space="preserve"> PAGEREF _Toc82224982 \h </w:instrText>
        </w:r>
        <w:r>
          <w:rPr>
            <w:noProof/>
            <w:webHidden/>
          </w:rPr>
        </w:r>
        <w:r>
          <w:rPr>
            <w:noProof/>
            <w:webHidden/>
          </w:rPr>
          <w:fldChar w:fldCharType="separate"/>
        </w:r>
        <w:r w:rsidR="00EF4E03">
          <w:rPr>
            <w:noProof/>
            <w:webHidden/>
          </w:rPr>
          <w:t>14</w:t>
        </w:r>
        <w:r>
          <w:rPr>
            <w:noProof/>
            <w:webHidden/>
          </w:rPr>
          <w:fldChar w:fldCharType="end"/>
        </w:r>
      </w:hyperlink>
    </w:p>
    <w:p w14:paraId="5FD9EBE6" w14:textId="3822E079" w:rsidR="00AB2E99" w:rsidRDefault="00AB2E99">
      <w:pPr>
        <w:pStyle w:val="TOC1"/>
        <w:rPr>
          <w:rFonts w:asciiTheme="minorHAnsi" w:eastAsiaTheme="minorEastAsia" w:hAnsiTheme="minorHAnsi" w:cstheme="minorBidi"/>
          <w:b w:val="0"/>
          <w:noProof/>
          <w:sz w:val="22"/>
          <w:lang w:val="en-ZA" w:eastAsia="en-ZA"/>
        </w:rPr>
      </w:pPr>
      <w:hyperlink w:anchor="_Toc82224983" w:history="1">
        <w:r w:rsidRPr="008805BA">
          <w:rPr>
            <w:rStyle w:val="Hyperlink"/>
            <w:noProof/>
          </w:rPr>
          <w:t>5. Conclusion</w:t>
        </w:r>
        <w:r>
          <w:rPr>
            <w:noProof/>
            <w:webHidden/>
          </w:rPr>
          <w:tab/>
        </w:r>
        <w:r>
          <w:rPr>
            <w:noProof/>
            <w:webHidden/>
          </w:rPr>
          <w:fldChar w:fldCharType="begin"/>
        </w:r>
        <w:r>
          <w:rPr>
            <w:noProof/>
            <w:webHidden/>
          </w:rPr>
          <w:instrText xml:space="preserve"> PAGEREF _Toc82224983 \h </w:instrText>
        </w:r>
        <w:r>
          <w:rPr>
            <w:noProof/>
            <w:webHidden/>
          </w:rPr>
        </w:r>
        <w:r>
          <w:rPr>
            <w:noProof/>
            <w:webHidden/>
          </w:rPr>
          <w:fldChar w:fldCharType="separate"/>
        </w:r>
        <w:r w:rsidR="00EF4E03">
          <w:rPr>
            <w:noProof/>
            <w:webHidden/>
          </w:rPr>
          <w:t>15</w:t>
        </w:r>
        <w:r>
          <w:rPr>
            <w:noProof/>
            <w:webHidden/>
          </w:rPr>
          <w:fldChar w:fldCharType="end"/>
        </w:r>
      </w:hyperlink>
    </w:p>
    <w:p w14:paraId="463BBE08" w14:textId="7D62C177" w:rsidR="00AB2E99" w:rsidRDefault="00AB2E99">
      <w:pPr>
        <w:pStyle w:val="TOC1"/>
        <w:rPr>
          <w:rFonts w:asciiTheme="minorHAnsi" w:eastAsiaTheme="minorEastAsia" w:hAnsiTheme="minorHAnsi" w:cstheme="minorBidi"/>
          <w:b w:val="0"/>
          <w:noProof/>
          <w:sz w:val="22"/>
          <w:lang w:val="en-ZA" w:eastAsia="en-ZA"/>
        </w:rPr>
      </w:pPr>
      <w:hyperlink w:anchor="_Toc82224984" w:history="1">
        <w:r w:rsidRPr="008805BA">
          <w:rPr>
            <w:rStyle w:val="Hyperlink"/>
            <w:noProof/>
          </w:rPr>
          <w:t>6. Reference List</w:t>
        </w:r>
        <w:r>
          <w:rPr>
            <w:noProof/>
            <w:webHidden/>
          </w:rPr>
          <w:tab/>
        </w:r>
        <w:r>
          <w:rPr>
            <w:noProof/>
            <w:webHidden/>
          </w:rPr>
          <w:fldChar w:fldCharType="begin"/>
        </w:r>
        <w:r>
          <w:rPr>
            <w:noProof/>
            <w:webHidden/>
          </w:rPr>
          <w:instrText xml:space="preserve"> PAGEREF _Toc82224984 \h </w:instrText>
        </w:r>
        <w:r>
          <w:rPr>
            <w:noProof/>
            <w:webHidden/>
          </w:rPr>
        </w:r>
        <w:r>
          <w:rPr>
            <w:noProof/>
            <w:webHidden/>
          </w:rPr>
          <w:fldChar w:fldCharType="separate"/>
        </w:r>
        <w:r w:rsidR="00EF4E03">
          <w:rPr>
            <w:noProof/>
            <w:webHidden/>
          </w:rPr>
          <w:t>16</w:t>
        </w:r>
        <w:r>
          <w:rPr>
            <w:noProof/>
            <w:webHidden/>
          </w:rPr>
          <w:fldChar w:fldCharType="end"/>
        </w:r>
      </w:hyperlink>
    </w:p>
    <w:p w14:paraId="189AE5C5" w14:textId="7CF60CD3"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2224972"/>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00C71FAD" w:rsidR="007B7BCF" w:rsidRDefault="00205A27">
      <w:pPr>
        <w:pStyle w:val="TableofFigures"/>
      </w:pPr>
      <w:r>
        <w:fldChar w:fldCharType="begin"/>
      </w:r>
      <w:r>
        <w:instrText xml:space="preserve"> TOC \h \z \c "Figure" </w:instrText>
      </w:r>
      <w:r>
        <w:fldChar w:fldCharType="separate"/>
      </w:r>
      <w:r w:rsidR="005026CE">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48333337" w:rsidR="002947D1" w:rsidRDefault="002947D1" w:rsidP="002947D1">
      <w:pPr>
        <w:pStyle w:val="Chapter"/>
        <w:rPr>
          <w:lang w:eastAsia="en-ZA"/>
        </w:rPr>
      </w:pPr>
      <w:bookmarkStart w:id="7" w:name="_Toc349293625"/>
      <w:bookmarkStart w:id="8" w:name="_Toc82224973"/>
      <w:r>
        <w:rPr>
          <w:lang w:eastAsia="en-ZA"/>
        </w:rPr>
        <w:lastRenderedPageBreak/>
        <w:t xml:space="preserve">Chapter </w:t>
      </w:r>
      <w:r w:rsidR="00876D10">
        <w:rPr>
          <w:lang w:eastAsia="en-ZA"/>
        </w:rPr>
        <w:t>4</w:t>
      </w:r>
      <w:r>
        <w:rPr>
          <w:lang w:eastAsia="en-ZA"/>
        </w:rPr>
        <w:t xml:space="preserve">: </w:t>
      </w:r>
      <w:r w:rsidR="00876D10">
        <w:rPr>
          <w:lang w:eastAsia="en-ZA"/>
        </w:rPr>
        <w:t xml:space="preserve">Data </w:t>
      </w:r>
      <w:r w:rsidR="00254FA6">
        <w:rPr>
          <w:lang w:eastAsia="en-ZA"/>
        </w:rPr>
        <w:t xml:space="preserve">Gathering and </w:t>
      </w:r>
      <w:r w:rsidR="00876D10">
        <w:rPr>
          <w:lang w:eastAsia="en-ZA"/>
        </w:rPr>
        <w:t>Analysis</w:t>
      </w:r>
      <w:bookmarkEnd w:id="8"/>
    </w:p>
    <w:p w14:paraId="4818971B" w14:textId="74D7CF71" w:rsidR="005748CB" w:rsidRDefault="006B31C1" w:rsidP="005748CB">
      <w:pPr>
        <w:pStyle w:val="Heading1"/>
        <w:numPr>
          <w:ilvl w:val="0"/>
          <w:numId w:val="0"/>
        </w:numPr>
      </w:pPr>
      <w:bookmarkStart w:id="9" w:name="_Toc82224974"/>
      <w:r>
        <w:t>1.</w:t>
      </w:r>
      <w:r w:rsidR="005748CB">
        <w:t xml:space="preserve"> </w:t>
      </w:r>
      <w:r w:rsidR="00534C46">
        <w:t>Introduction</w:t>
      </w:r>
      <w:bookmarkEnd w:id="9"/>
    </w:p>
    <w:p w14:paraId="7269D2A1" w14:textId="152FAB56"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86448">
        <w:rPr>
          <w:lang w:eastAsia="en-ZA"/>
        </w:rPr>
        <w:t>As discussed in Chapter 2, t</w:t>
      </w:r>
      <w:r w:rsidR="000F07BA">
        <w:rPr>
          <w:lang w:eastAsia="en-ZA"/>
        </w:rPr>
        <w:t xml:space="preserve">his </w:t>
      </w:r>
      <w:r w:rsidR="00986448">
        <w:rPr>
          <w:lang w:eastAsia="en-ZA"/>
        </w:rPr>
        <w:t xml:space="preserve">study </w:t>
      </w:r>
      <w:r w:rsidR="000F07BA">
        <w:rPr>
          <w:lang w:eastAsia="en-ZA"/>
        </w:rPr>
        <w:t xml:space="preserve">follows the </w:t>
      </w:r>
      <w:r w:rsidR="000F07BA">
        <w:rPr>
          <w:lang w:eastAsia="en-ZA"/>
        </w:rPr>
        <w:fldChar w:fldCharType="begin"/>
      </w:r>
      <w:r w:rsidR="000F07BA">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F07BA">
        <w:rPr>
          <w:lang w:eastAsia="en-ZA"/>
        </w:rPr>
        <w:fldChar w:fldCharType="separate"/>
      </w:r>
      <w:r w:rsidR="000F07BA">
        <w:rPr>
          <w:noProof/>
          <w:lang w:eastAsia="en-ZA"/>
        </w:rPr>
        <w:t>Vijay Vaishnavi (2004)</w:t>
      </w:r>
      <w:r w:rsidR="000F07BA">
        <w:rPr>
          <w:lang w:eastAsia="en-ZA"/>
        </w:rPr>
        <w:fldChar w:fldCharType="end"/>
      </w:r>
      <w:r w:rsidR="000F07BA">
        <w:rPr>
          <w:lang w:eastAsia="en-ZA"/>
        </w:rPr>
        <w:t xml:space="preserve"> process model, this chapter will focus on the “Suggestion” phase.</w:t>
      </w:r>
      <w:r w:rsidR="00254FA6">
        <w:rPr>
          <w:lang w:eastAsia="en-ZA"/>
        </w:rPr>
        <w:t xml:space="preserve"> </w:t>
      </w:r>
      <w:r w:rsidR="00DB76B7">
        <w:rPr>
          <w:lang w:eastAsia="en-ZA"/>
        </w:rPr>
        <w:t>The art</w:t>
      </w:r>
      <w:r w:rsidR="00274293">
        <w:rPr>
          <w:lang w:eastAsia="en-ZA"/>
        </w:rPr>
        <w:t>e</w:t>
      </w:r>
      <w:r w:rsidR="00DB76B7">
        <w:rPr>
          <w:lang w:eastAsia="en-ZA"/>
        </w:rPr>
        <w:t>fact needs to be built according to what the end user expects, this phase of the study is there to define the requirements properly and do an analysis on what is intended for the art</w:t>
      </w:r>
      <w:r w:rsidR="00274293">
        <w:rPr>
          <w:lang w:eastAsia="en-ZA"/>
        </w:rPr>
        <w:t>e</w:t>
      </w:r>
      <w:r w:rsidR="00DB76B7">
        <w:rPr>
          <w:lang w:eastAsia="en-ZA"/>
        </w:rPr>
        <w:t>fact</w:t>
      </w:r>
      <w:r w:rsidR="00B54FD2">
        <w:rPr>
          <w:lang w:eastAsia="en-ZA"/>
        </w:rPr>
        <w:t xml:space="preserve"> </w:t>
      </w:r>
      <w:r w:rsidR="00B54FD2">
        <w:rPr>
          <w:lang w:eastAsia="en-ZA"/>
        </w:rPr>
        <w:fldChar w:fldCharType="begin"/>
      </w:r>
      <w:r w:rsidR="00B54FD2">
        <w:rPr>
          <w:lang w:eastAsia="en-ZA"/>
        </w:rPr>
        <w:instrText xml:space="preserve"> ADDIN EN.CITE &lt;EndNote&gt;&lt;Cite&gt;&lt;Author&gt;Softwaretestinghelp&lt;/Author&gt;&lt;Year&gt;2021&lt;/Year&gt;&lt;RecNum&gt;175&lt;/RecNum&gt;&lt;DisplayText&gt;(Softwaretestinghelp, 2021)&lt;/DisplayText&gt;&lt;record&gt;&lt;rec-number&gt;175&lt;/rec-number&gt;&lt;foreign-keys&gt;&lt;key app="EN" db-id="525d9sr0qsvde5evfr0ps52ifpp52v555xtd" timestamp="1631320327"&gt;175&lt;/key&gt;&lt;/foreign-keys&gt;&lt;ref-type name="Journal Article"&gt;17&lt;/ref-type&gt;&lt;contributors&gt;&lt;authors&gt;&lt;author&gt;Softwaretestinghelp&lt;/author&gt;&lt;/authors&gt;&lt;/contributors&gt;&lt;titles&gt;&lt;title&gt;What Is Requirement Analysis And Gathering In SDLC?&lt;/title&gt;&lt;/titles&gt;&lt;dates&gt;&lt;year&gt;2021&lt;/year&gt;&lt;/dates&gt;&lt;urls&gt;&lt;related-urls&gt;&lt;url&gt;https://www.softwaretestinghelp.com/requirement-analysis-in-sdlc/&lt;/url&gt;&lt;/related-urls&gt;&lt;/urls&gt;&lt;/record&gt;&lt;/Cite&gt;&lt;/EndNote&gt;</w:instrText>
      </w:r>
      <w:r w:rsidR="00B54FD2">
        <w:rPr>
          <w:lang w:eastAsia="en-ZA"/>
        </w:rPr>
        <w:fldChar w:fldCharType="separate"/>
      </w:r>
      <w:r w:rsidR="00B54FD2">
        <w:rPr>
          <w:noProof/>
          <w:lang w:eastAsia="en-ZA"/>
        </w:rPr>
        <w:t>(Softwaretestinghelp, 2021)</w:t>
      </w:r>
      <w:r w:rsidR="00B54FD2">
        <w:rPr>
          <w:lang w:eastAsia="en-ZA"/>
        </w:rPr>
        <w:fldChar w:fldCharType="end"/>
      </w:r>
      <w:r w:rsidR="00DB76B7">
        <w:rPr>
          <w:lang w:eastAsia="en-ZA"/>
        </w:rPr>
        <w:t>.</w:t>
      </w:r>
    </w:p>
    <w:p w14:paraId="57C02854" w14:textId="7C6E4F74" w:rsidR="00721AB6" w:rsidRDefault="00986448" w:rsidP="005748CB">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w:t>
      </w:r>
      <w:r w:rsidR="00274293">
        <w:rPr>
          <w:lang w:eastAsia="en-ZA"/>
        </w:rPr>
        <w:t>e</w:t>
      </w:r>
      <w:r>
        <w:rPr>
          <w:lang w:eastAsia="en-ZA"/>
        </w:rPr>
        <w:t>fact. An interview was done with an experienced project manager</w:t>
      </w:r>
      <w:r w:rsidR="00331BCC">
        <w:rPr>
          <w:lang w:eastAsia="en-ZA"/>
        </w:rPr>
        <w:t xml:space="preserve"> from the industry</w:t>
      </w:r>
      <w:r w:rsidR="00D61318">
        <w:rPr>
          <w:lang w:eastAsia="en-ZA"/>
        </w:rPr>
        <w:t>, as part of the analysis that is required to design the art</w:t>
      </w:r>
      <w:r w:rsidR="00274293">
        <w:rPr>
          <w:lang w:eastAsia="en-ZA"/>
        </w:rPr>
        <w:t>e</w:t>
      </w:r>
      <w:r w:rsidR="00D61318">
        <w:rPr>
          <w:lang w:eastAsia="en-ZA"/>
        </w:rPr>
        <w:t>fact</w:t>
      </w:r>
      <w:r w:rsidR="00331BCC">
        <w:rPr>
          <w:lang w:eastAsia="en-ZA"/>
        </w:rPr>
        <w:t>.</w:t>
      </w:r>
      <w:r w:rsidR="001C21BB">
        <w:rPr>
          <w:lang w:eastAsia="en-ZA"/>
        </w:rPr>
        <w:t xml:space="preserve"> </w:t>
      </w:r>
      <w:r w:rsidR="001C21BB">
        <w:t>The data analysis technique that was used for this study is open coding</w:t>
      </w:r>
      <w:r w:rsidR="001C21BB">
        <w:t xml:space="preserve">. Open coding is the first step in gradually making sense of data, the technique to open coding is to go through the data collected line-by-line and generate </w:t>
      </w:r>
      <w:r w:rsidR="00B17349">
        <w:t xml:space="preserve">as many codes as possible and ultimately putting everything together </w:t>
      </w:r>
      <w:r w:rsidR="00B17349">
        <w:fldChar w:fldCharType="begin"/>
      </w:r>
      <w:r w:rsidR="00B17349">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rsidR="00B17349">
        <w:fldChar w:fldCharType="separate"/>
      </w:r>
      <w:r w:rsidR="00B17349">
        <w:rPr>
          <w:noProof/>
        </w:rPr>
        <w:t>(Utsc, 2020)</w:t>
      </w:r>
      <w:r w:rsidR="00B17349">
        <w:fldChar w:fldCharType="end"/>
      </w:r>
      <w:r w:rsidR="00B17349">
        <w:t>.</w:t>
      </w:r>
    </w:p>
    <w:p w14:paraId="33DE1F3E" w14:textId="6EF0FC74" w:rsidR="00C87BC3" w:rsidRDefault="00C87BC3" w:rsidP="005748CB">
      <w:pPr>
        <w:rPr>
          <w:lang w:eastAsia="en-ZA"/>
        </w:rPr>
      </w:pPr>
      <w:r>
        <w:rPr>
          <w:lang w:eastAsia="en-ZA"/>
        </w:rPr>
        <w:t xml:space="preserve">This chapter will firstly give background of the participant, followed by the interview questions. The section that follows will provide the feedback from the interview. An analysis of the feedback obtained is discussed in the section that follows. The chapter will end with a conclusion. </w:t>
      </w:r>
    </w:p>
    <w:p w14:paraId="59229F3F" w14:textId="3828CAAE" w:rsidR="005748CB" w:rsidRDefault="005748CB" w:rsidP="005748CB">
      <w:pPr>
        <w:pStyle w:val="Heading1"/>
        <w:numPr>
          <w:ilvl w:val="0"/>
          <w:numId w:val="0"/>
        </w:numPr>
      </w:pPr>
      <w:bookmarkStart w:id="10" w:name="_Toc72714031"/>
      <w:bookmarkStart w:id="11" w:name="_Toc82224975"/>
      <w:r>
        <w:t>2. Problem description and background</w:t>
      </w:r>
      <w:bookmarkEnd w:id="10"/>
      <w:bookmarkEnd w:id="11"/>
    </w:p>
    <w:p w14:paraId="20441C90" w14:textId="55C4528C" w:rsidR="005748CB" w:rsidRDefault="005748CB" w:rsidP="005748CB">
      <w:r>
        <w:t>In the corporate world, businesses rely on effective communication to succeed.</w:t>
      </w:r>
      <w:r w:rsidR="007046EF">
        <w:t xml:space="preserve"> Developers use their screens to communicate and to develop, it often happens that d</w:t>
      </w:r>
      <w:r>
        <w:t xml:space="preserve">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0AA76DD7" w:rsidR="005748CB" w:rsidRPr="00A23419" w:rsidRDefault="005748CB" w:rsidP="005748CB">
      <w:pPr>
        <w:rPr>
          <w:lang w:eastAsia="en-ZA"/>
        </w:rPr>
      </w:pPr>
      <w:r>
        <w:lastRenderedPageBreak/>
        <w:t>As a solution, an art</w:t>
      </w:r>
      <w:r w:rsidR="00274293">
        <w:t>e</w:t>
      </w:r>
      <w:r>
        <w:t xml:space="preserve">fact </w:t>
      </w:r>
      <w:proofErr w:type="gramStart"/>
      <w:r>
        <w:t>has to</w:t>
      </w:r>
      <w:proofErr w:type="gramEnd"/>
      <w:r>
        <w:t xml:space="preserve">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82224976"/>
      <w:r>
        <w:t>3. Aims and objectives of project</w:t>
      </w:r>
      <w:bookmarkEnd w:id="12"/>
      <w:bookmarkEnd w:id="13"/>
    </w:p>
    <w:p w14:paraId="5D04F22E" w14:textId="44E75A7B" w:rsidR="002432A0" w:rsidRDefault="005748CB" w:rsidP="005748CB">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7A86EA1C" w14:textId="627838D0" w:rsidR="001D4F48" w:rsidRDefault="001D4F48" w:rsidP="005748CB">
      <w:r>
        <w:t xml:space="preserve">The type of interview used for this study is a semi-structured interview. A semi-structured interview is a combination between an unstructured interview and a structure interview, a researcher will ask questions from a list of questions, but after receiving the answer continue to have a deeper and more in detail conversation with the respondent </w:t>
      </w:r>
      <w:r>
        <w:fldChar w:fldCharType="begin"/>
      </w:r>
      <w:r>
        <w:instrText xml:space="preserve"> ADDIN EN.CITE &lt;EndNote&gt;&lt;Cite&gt;&lt;Author&gt;Bhasin&lt;/Author&gt;&lt;Year&gt;2019&lt;/Year&gt;&lt;RecNum&gt;177&lt;/RecNum&gt;&lt;DisplayText&gt;(Bhasin, 2019)&lt;/DisplayText&gt;&lt;record&gt;&lt;rec-number&gt;177&lt;/rec-number&gt;&lt;foreign-keys&gt;&lt;key app="EN" db-id="525d9sr0qsvde5evfr0ps52ifpp52v555xtd" timestamp="1631320950"&gt;177&lt;/key&gt;&lt;/foreign-keys&gt;&lt;ref-type name="Journal Article"&gt;17&lt;/ref-type&gt;&lt;contributors&gt;&lt;authors&gt;&lt;author&gt;Hitesh Bhasin&lt;/author&gt;&lt;/authors&gt;&lt;/contributors&gt;&lt;titles&gt;&lt;title&gt;Types of interviews in Qualitative Research&lt;/title&gt;&lt;/titles&gt;&lt;dates&gt;&lt;year&gt;2019&lt;/year&gt;&lt;/dates&gt;&lt;urls&gt;&lt;related-urls&gt;&lt;url&gt;https://www.marketing91.com/types-of-interviews-in-qualitative-research/#:~:text=Types%20of%20interviews%20in%20Qualitative%20Research%201%201%29,a%20group%20discussion%20on%20the%20topic%20of%20research.&lt;/url&gt;&lt;/related-urls&gt;&lt;/urls&gt;&lt;/record&gt;&lt;/Cite&gt;&lt;/EndNote&gt;</w:instrText>
      </w:r>
      <w:r>
        <w:fldChar w:fldCharType="separate"/>
      </w:r>
      <w:r>
        <w:rPr>
          <w:noProof/>
        </w:rPr>
        <w:t>(Bhasin, 2019)</w:t>
      </w:r>
      <w:r>
        <w:fldChar w:fldCharType="end"/>
      </w:r>
      <w:r>
        <w:t>.</w:t>
      </w:r>
      <w:r w:rsidR="00AF06FF">
        <w:t xml:space="preserve"> The interview was done in person and notes were made during the interview and is discussed later in the chapter.</w:t>
      </w:r>
    </w:p>
    <w:p w14:paraId="39287EE5" w14:textId="6C723225" w:rsidR="00031DAE" w:rsidRDefault="00031DAE" w:rsidP="005748CB">
      <w:r>
        <w:t xml:space="preserve">After the interview open coding will be used as a data analysis technique to sort out important points and group them together </w:t>
      </w:r>
      <w:r>
        <w:fldChar w:fldCharType="begin"/>
      </w:r>
      <w:r>
        <w:instrText xml:space="preserve"> ADDIN EN.CITE &lt;EndNote&gt;&lt;Cite&gt;&lt;Author&gt;Utsc&lt;/Author&gt;&lt;Year&gt;2020&lt;/Year&gt;&lt;RecNum&gt;176&lt;/RecNum&gt;&lt;DisplayText&gt;(Utsc, 2020)&lt;/DisplayText&gt;&lt;record&gt;&lt;rec-number&gt;176&lt;/rec-number&gt;&lt;foreign-keys&gt;&lt;key app="EN" db-id="525d9sr0qsvde5evfr0ps52ifpp52v555xtd" timestamp="1631320748"&gt;176&lt;/key&gt;&lt;/foreign-keys&gt;&lt;ref-type name="Journal Article"&gt;17&lt;/ref-type&gt;&lt;contributors&gt;&lt;authors&gt;&lt;author&gt;Utsc&lt;/author&gt;&lt;/authors&gt;&lt;/contributors&gt;&lt;titles&gt;&lt;title&gt;Open Coding&lt;/title&gt;&lt;/titles&gt;&lt;dates&gt;&lt;year&gt;2020&lt;/year&gt;&lt;/dates&gt;&lt;urls&gt;&lt;related-urls&gt;&lt;url&gt;https://www.utsc.utoronto.ca/~pchsiung/LAL/analysis/opencoding&lt;/url&gt;&lt;/related-urls&gt;&lt;/urls&gt;&lt;/record&gt;&lt;/Cite&gt;&lt;/EndNote&gt;</w:instrText>
      </w:r>
      <w:r>
        <w:fldChar w:fldCharType="separate"/>
      </w:r>
      <w:r>
        <w:rPr>
          <w:noProof/>
        </w:rPr>
        <w:t>(Utsc, 2020)</w:t>
      </w:r>
      <w:r>
        <w:fldChar w:fldCharType="end"/>
      </w:r>
      <w:r>
        <w:t xml:space="preserve">. By grouping the points together, you answer the following questions: “What is the respondent trying to say?”, “What does it mean?” and “How is it said?”. Open coding is used to extract the most important information out of the gathered data </w:t>
      </w:r>
      <w:r w:rsidR="002E3130">
        <w:fldChar w:fldCharType="begin"/>
      </w:r>
      <w:r w:rsidR="002E3130">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rsidR="002E3130">
        <w:fldChar w:fldCharType="separate"/>
      </w:r>
      <w:r w:rsidR="002E3130">
        <w:rPr>
          <w:noProof/>
        </w:rPr>
        <w:t>(Khandkar, 2009)</w:t>
      </w:r>
      <w:r w:rsidR="002E3130">
        <w:fldChar w:fldCharType="end"/>
      </w:r>
      <w:r>
        <w:t>.</w:t>
      </w:r>
    </w:p>
    <w:p w14:paraId="5E9500D4" w14:textId="505BB5FE" w:rsidR="002432A0" w:rsidRDefault="001A5B03" w:rsidP="001A5B03">
      <w:pPr>
        <w:pStyle w:val="Heading1"/>
        <w:numPr>
          <w:ilvl w:val="0"/>
          <w:numId w:val="0"/>
        </w:numPr>
      </w:pPr>
      <w:bookmarkStart w:id="14" w:name="_Toc82224977"/>
      <w:r>
        <w:t xml:space="preserve">4. </w:t>
      </w:r>
      <w:r w:rsidR="005E7596">
        <w:t>Data Analysis</w:t>
      </w:r>
      <w:bookmarkEnd w:id="14"/>
    </w:p>
    <w:p w14:paraId="30487051" w14:textId="77F04408" w:rsidR="00310906" w:rsidRDefault="00310906" w:rsidP="00310906">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Pr>
          <w:noProof/>
          <w:lang w:eastAsia="en-ZA"/>
        </w:rPr>
        <w:t>Seers (2012)</w:t>
      </w:r>
      <w:r>
        <w:rPr>
          <w:lang w:eastAsia="en-ZA"/>
        </w:rPr>
        <w:fldChar w:fldCharType="end"/>
      </w:r>
      <w:r>
        <w:rPr>
          <w:lang w:eastAsia="en-ZA"/>
        </w:rPr>
        <w:t xml:space="preserve"> qualitative research uses a rigorous and systematic approach to answer questions </w:t>
      </w:r>
      <w:r w:rsidR="00612F77">
        <w:rPr>
          <w:lang w:eastAsia="en-ZA"/>
        </w:rPr>
        <w:t>on what people feel or think about something. This can address why something is what it is, or why something happened. Qualitative data takes the form of text or words, for example an interview.</w:t>
      </w:r>
    </w:p>
    <w:p w14:paraId="23C151F0" w14:textId="71D5003F" w:rsidR="00CB66FD" w:rsidRDefault="006642EB" w:rsidP="00310906">
      <w:pPr>
        <w:rPr>
          <w:lang w:eastAsia="en-ZA"/>
        </w:rPr>
      </w:pPr>
      <w:r>
        <w:rPr>
          <w:lang w:eastAsia="en-ZA"/>
        </w:rPr>
        <w:t>Qualitative data analysis is making sense of the data gathered from the interview that was conducted</w:t>
      </w:r>
      <w:r w:rsidR="007D4175">
        <w:rPr>
          <w:lang w:eastAsia="en-ZA"/>
        </w:rPr>
        <w:t xml:space="preserve"> </w:t>
      </w:r>
      <w:r w:rsidR="007D4175">
        <w:rPr>
          <w:lang w:eastAsia="en-ZA"/>
        </w:rPr>
        <w:fldChar w:fldCharType="begin"/>
      </w:r>
      <w:r w:rsidR="007D4175">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sidR="007D4175">
        <w:rPr>
          <w:lang w:eastAsia="en-ZA"/>
        </w:rPr>
        <w:fldChar w:fldCharType="separate"/>
      </w:r>
      <w:r w:rsidR="007D4175">
        <w:rPr>
          <w:noProof/>
          <w:lang w:eastAsia="en-ZA"/>
        </w:rPr>
        <w:t>(Caudle, 2004)</w:t>
      </w:r>
      <w:r w:rsidR="007D4175">
        <w:rPr>
          <w:lang w:eastAsia="en-ZA"/>
        </w:rPr>
        <w:fldChar w:fldCharType="end"/>
      </w:r>
      <w:r>
        <w:rPr>
          <w:lang w:eastAsia="en-ZA"/>
        </w:rPr>
        <w:t xml:space="preserve">. </w:t>
      </w:r>
      <w:r w:rsidR="005316B9">
        <w:rPr>
          <w:lang w:eastAsia="en-ZA"/>
        </w:rPr>
        <w:t>The Analysis makes important information to the study clearer.</w:t>
      </w:r>
    </w:p>
    <w:p w14:paraId="7EB7F716" w14:textId="3020E81E" w:rsidR="0032650F" w:rsidRDefault="00BC6EBC" w:rsidP="001F6F94">
      <w:pPr>
        <w:pStyle w:val="Heading2"/>
        <w:numPr>
          <w:ilvl w:val="0"/>
          <w:numId w:val="0"/>
        </w:numPr>
        <w:ind w:left="567" w:hanging="113"/>
      </w:pPr>
      <w:bookmarkStart w:id="15" w:name="_Toc82224978"/>
      <w:r>
        <w:lastRenderedPageBreak/>
        <w:t xml:space="preserve">4.2. </w:t>
      </w:r>
      <w:r w:rsidR="00CB66FD">
        <w:t>Participant</w:t>
      </w:r>
      <w:bookmarkEnd w:id="15"/>
    </w:p>
    <w:p w14:paraId="77C311E8" w14:textId="739CDEC5" w:rsidR="00CB66FD" w:rsidRPr="00CB66FD" w:rsidRDefault="008E2CDF" w:rsidP="00CB66FD">
      <w:r>
        <w:t xml:space="preserve">The participant that </w:t>
      </w:r>
      <w:proofErr w:type="gramStart"/>
      <w:r>
        <w:t>is</w:t>
      </w:r>
      <w:proofErr w:type="gramEnd"/>
      <w:r>
        <w:t xml:space="preserve"> </w:t>
      </w:r>
      <w:r w:rsidR="006742D1">
        <w:t>w</w:t>
      </w:r>
      <w:r w:rsidR="006742D1">
        <w:t>as selected to participate</w:t>
      </w:r>
      <w:r w:rsidR="006742D1">
        <w:t xml:space="preserve"> </w:t>
      </w:r>
      <w:r>
        <w:t>is a specialist in project management and has experience in working in the industry.</w:t>
      </w:r>
      <w:r w:rsidR="00437544">
        <w:t xml:space="preserve"> The feedback that is going to be obtained will benefit towards the design and layout of the artefact, as the participant </w:t>
      </w:r>
      <w:r w:rsidR="007269DF">
        <w:t>has developed</w:t>
      </w:r>
      <w:r w:rsidR="00F600F9">
        <w:t>, designed, and managed various artefacts that are similar</w:t>
      </w:r>
      <w:r w:rsidR="00F4406F">
        <w:t xml:space="preserve"> in the ways of client’s expectations and needs</w:t>
      </w:r>
      <w:r w:rsidR="00F600F9">
        <w:t>.</w:t>
      </w:r>
      <w:r w:rsidR="003E03E5">
        <w:t xml:space="preserve"> </w:t>
      </w:r>
      <w:r w:rsidR="009D0AFC">
        <w:t xml:space="preserve">This participant </w:t>
      </w:r>
      <w:r w:rsidR="00997721">
        <w:t xml:space="preserve">was selected because </w:t>
      </w:r>
      <w:r w:rsidR="009D0AFC">
        <w:t>their daily tasks include streamlining communication across their team</w:t>
      </w:r>
      <w:r w:rsidR="0088188F">
        <w:t xml:space="preserve">, </w:t>
      </w:r>
      <w:bookmarkStart w:id="16" w:name="_Hlk81581518"/>
      <w:r w:rsidR="00082F2D">
        <w:t>which contribute towards achieving</w:t>
      </w:r>
      <w:bookmarkEnd w:id="16"/>
      <w:r w:rsidR="00082F2D">
        <w:t xml:space="preserve"> </w:t>
      </w:r>
      <w:r w:rsidR="0088188F">
        <w:t>the goal of this study</w:t>
      </w:r>
      <w:r w:rsidR="00E138ED">
        <w:t xml:space="preserve">. </w:t>
      </w:r>
      <w:r w:rsidR="00082F2D">
        <w:t xml:space="preserve">Furthermore, </w:t>
      </w:r>
      <w:r w:rsidR="00E138ED">
        <w:t>as</w:t>
      </w:r>
      <w:r w:rsidR="009D0AFC">
        <w:t xml:space="preserve"> project managers are superior in understanding an art</w:t>
      </w:r>
      <w:r w:rsidR="00274293">
        <w:t>e</w:t>
      </w:r>
      <w:r w:rsidR="009D0AFC">
        <w:t>fact as a whole, focusing on quality, cost and schedule</w:t>
      </w:r>
      <w:r w:rsidR="0088188F">
        <w:t>, this</w:t>
      </w:r>
      <w:r w:rsidR="00E138ED">
        <w:t xml:space="preserve"> feedback will contribute </w:t>
      </w:r>
      <w:r w:rsidR="00082F2D">
        <w:t>towards</w:t>
      </w:r>
      <w:r w:rsidR="0088188F">
        <w:t xml:space="preserve"> the design and development of the artefact</w:t>
      </w:r>
      <w:r w:rsidR="00082F2D">
        <w:t xml:space="preserve"> </w:t>
      </w:r>
      <w:r w:rsidR="00082F2D">
        <w:fldChar w:fldCharType="begin"/>
      </w:r>
      <w:r w:rsidR="00082F2D">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rsidR="00082F2D">
        <w:fldChar w:fldCharType="separate"/>
      </w:r>
      <w:r w:rsidR="00082F2D">
        <w:rPr>
          <w:noProof/>
        </w:rPr>
        <w:t>(DiStasi, 2020)</w:t>
      </w:r>
      <w:r w:rsidR="00082F2D">
        <w:fldChar w:fldCharType="end"/>
      </w:r>
      <w:r w:rsidR="009D0AFC">
        <w:t xml:space="preserve">. </w:t>
      </w:r>
    </w:p>
    <w:p w14:paraId="671699EF" w14:textId="3B77D4A2" w:rsidR="00670EB9" w:rsidRDefault="00670EB9" w:rsidP="00670EB9">
      <w:pPr>
        <w:pStyle w:val="Heading2"/>
        <w:numPr>
          <w:ilvl w:val="0"/>
          <w:numId w:val="0"/>
        </w:numPr>
        <w:ind w:left="567" w:hanging="113"/>
      </w:pPr>
      <w:bookmarkStart w:id="17" w:name="_Toc82224979"/>
      <w:r>
        <w:t>4.3. Interview Questions</w:t>
      </w:r>
      <w:bookmarkEnd w:id="17"/>
    </w:p>
    <w:p w14:paraId="1F9FB02F" w14:textId="1AF8BD53" w:rsidR="00622D1B" w:rsidRDefault="00670EB9" w:rsidP="005E7596">
      <w:r>
        <w:t xml:space="preserve">Table </w:t>
      </w:r>
      <w:r w:rsidR="002D0EB2">
        <w:t>4.</w:t>
      </w:r>
      <w:r>
        <w:t>1</w:t>
      </w:r>
      <w:r w:rsidR="002D0EB2">
        <w:t xml:space="preserve"> below con</w:t>
      </w:r>
      <w:r w:rsidR="00622D1B">
        <w:t xml:space="preserve">tains interview questions that </w:t>
      </w:r>
      <w:r w:rsidR="000C371B">
        <w:t>was</w:t>
      </w:r>
      <w:r w:rsidR="00622D1B">
        <w:t xml:space="preserve"> asked </w:t>
      </w:r>
      <w:proofErr w:type="gramStart"/>
      <w:r w:rsidR="00AD3882">
        <w:t>in order to</w:t>
      </w:r>
      <w:proofErr w:type="gramEnd"/>
      <w:r w:rsidR="00AD3882">
        <w:t xml:space="preserve"> gather </w:t>
      </w:r>
      <w:r w:rsidR="00622D1B">
        <w:t>the necessary data needed for analysis. Different sources were used to set up the needed questions.</w:t>
      </w:r>
    </w:p>
    <w:p w14:paraId="3AA448F6" w14:textId="74CF40A4" w:rsidR="000021E1" w:rsidRPr="005E7596" w:rsidRDefault="00670EB9" w:rsidP="001909FC">
      <w:pPr>
        <w:pStyle w:val="Caption"/>
      </w:pPr>
      <w:r>
        <w:t xml:space="preserve"> </w:t>
      </w:r>
      <w:bookmarkStart w:id="18" w:name="_Toc72028635"/>
      <w:r w:rsidR="001909FC">
        <w:t xml:space="preserve">Table 4.3.1: </w:t>
      </w:r>
      <w:bookmarkEnd w:id="18"/>
      <w:r w:rsidR="001909FC">
        <w:t>Interview questions</w:t>
      </w:r>
    </w:p>
    <w:tbl>
      <w:tblPr>
        <w:tblStyle w:val="TableGrid"/>
        <w:tblW w:w="0" w:type="auto"/>
        <w:tblLook w:val="04A0" w:firstRow="1" w:lastRow="0" w:firstColumn="1" w:lastColumn="0" w:noHBand="0" w:noVBand="1"/>
      </w:tblPr>
      <w:tblGrid>
        <w:gridCol w:w="1384"/>
        <w:gridCol w:w="8187"/>
      </w:tblGrid>
      <w:tr w:rsidR="000021E1" w14:paraId="05B0718B" w14:textId="77777777" w:rsidTr="000021E1">
        <w:tc>
          <w:tcPr>
            <w:tcW w:w="1384" w:type="dxa"/>
          </w:tcPr>
          <w:p w14:paraId="3A639E3F" w14:textId="768D1B95" w:rsidR="000021E1" w:rsidRPr="00AD3882" w:rsidRDefault="000021E1" w:rsidP="005E7596">
            <w:pPr>
              <w:rPr>
                <w:b/>
                <w:bCs/>
              </w:rPr>
            </w:pPr>
            <w:r w:rsidRPr="00AD3882">
              <w:rPr>
                <w:b/>
                <w:bCs/>
              </w:rPr>
              <w:t>Number</w:t>
            </w:r>
          </w:p>
        </w:tc>
        <w:tc>
          <w:tcPr>
            <w:tcW w:w="8187" w:type="dxa"/>
          </w:tcPr>
          <w:p w14:paraId="1ABAA74A" w14:textId="69B2E2AE" w:rsidR="000021E1" w:rsidRPr="00AD3882" w:rsidRDefault="000021E1" w:rsidP="005E7596">
            <w:pPr>
              <w:rPr>
                <w:b/>
                <w:bCs/>
              </w:rPr>
            </w:pPr>
            <w:r w:rsidRPr="00AD3882">
              <w:rPr>
                <w:b/>
                <w:bCs/>
              </w:rPr>
              <w:t>Question</w:t>
            </w:r>
          </w:p>
        </w:tc>
      </w:tr>
      <w:tr w:rsidR="000021E1" w14:paraId="30EF6C0F" w14:textId="77777777" w:rsidTr="000021E1">
        <w:tc>
          <w:tcPr>
            <w:tcW w:w="1384" w:type="dxa"/>
          </w:tcPr>
          <w:p w14:paraId="5D0082B0" w14:textId="7B48CFA0" w:rsidR="000021E1" w:rsidRDefault="000021E1" w:rsidP="005E7596">
            <w:r>
              <w:t>1.</w:t>
            </w:r>
          </w:p>
        </w:tc>
        <w:tc>
          <w:tcPr>
            <w:tcW w:w="8187" w:type="dxa"/>
          </w:tcPr>
          <w:p w14:paraId="77A285AE" w14:textId="0571D176" w:rsidR="000021E1" w:rsidRDefault="000021E1" w:rsidP="005E7596">
            <w:r>
              <w:t xml:space="preserve">What is </w:t>
            </w:r>
            <w:r w:rsidR="00F742B8">
              <w:t>the overall purpose of the artefact</w:t>
            </w:r>
            <w:r w:rsidR="00DA29B3">
              <w:t>?</w:t>
            </w:r>
            <w:r w:rsidR="00F742B8">
              <w:t xml:space="preserve"> </w:t>
            </w:r>
            <w:r w:rsidR="00F171D4">
              <w:fldChar w:fldCharType="begin"/>
            </w:r>
            <w:r w:rsidR="00F171D4">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rsidR="00F171D4">
              <w:fldChar w:fldCharType="separate"/>
            </w:r>
            <w:r w:rsidR="00F171D4">
              <w:rPr>
                <w:noProof/>
              </w:rPr>
              <w:t>(McNamara, 2019)</w:t>
            </w:r>
            <w:r w:rsidR="00F171D4">
              <w:fldChar w:fldCharType="end"/>
            </w:r>
          </w:p>
        </w:tc>
      </w:tr>
      <w:tr w:rsidR="000021E1" w14:paraId="4B59603E" w14:textId="77777777" w:rsidTr="000021E1">
        <w:tc>
          <w:tcPr>
            <w:tcW w:w="1384" w:type="dxa"/>
          </w:tcPr>
          <w:p w14:paraId="6C113B10" w14:textId="33522BAE" w:rsidR="000021E1" w:rsidRDefault="000021E1" w:rsidP="005E7596">
            <w:r>
              <w:t>2.</w:t>
            </w:r>
          </w:p>
        </w:tc>
        <w:tc>
          <w:tcPr>
            <w:tcW w:w="8187" w:type="dxa"/>
          </w:tcPr>
          <w:p w14:paraId="6C13B6D1" w14:textId="740CEC0B" w:rsidR="000021E1" w:rsidRPr="00DA29B3" w:rsidRDefault="00DA29B3" w:rsidP="005E7596">
            <w:pPr>
              <w:rPr>
                <w:lang w:val="en-ZA"/>
              </w:rPr>
            </w:pPr>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olved by the S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58CD3326" w14:textId="77777777" w:rsidTr="000021E1">
        <w:tc>
          <w:tcPr>
            <w:tcW w:w="1384" w:type="dxa"/>
          </w:tcPr>
          <w:p w14:paraId="3ECE0F27" w14:textId="7262841B" w:rsidR="000021E1" w:rsidRDefault="000021E1" w:rsidP="005E7596">
            <w:r>
              <w:t>3.</w:t>
            </w:r>
          </w:p>
        </w:tc>
        <w:tc>
          <w:tcPr>
            <w:tcW w:w="8187" w:type="dxa"/>
          </w:tcPr>
          <w:p w14:paraId="022822D7" w14:textId="5B73543A" w:rsidR="000021E1" w:rsidRPr="00DA29B3" w:rsidRDefault="00DA29B3" w:rsidP="00DA29B3">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0021E1" w14:paraId="1E7865EE" w14:textId="77777777" w:rsidTr="000021E1">
        <w:tc>
          <w:tcPr>
            <w:tcW w:w="1384" w:type="dxa"/>
          </w:tcPr>
          <w:p w14:paraId="5330169E" w14:textId="3CA1EA5D" w:rsidR="000021E1" w:rsidRDefault="000021E1" w:rsidP="005E7596">
            <w:r>
              <w:t>4.</w:t>
            </w:r>
          </w:p>
        </w:tc>
        <w:tc>
          <w:tcPr>
            <w:tcW w:w="8187" w:type="dxa"/>
          </w:tcPr>
          <w:p w14:paraId="76E085C2" w14:textId="67DE826B" w:rsidR="000021E1" w:rsidRPr="00DA29B3" w:rsidRDefault="00524C0C" w:rsidP="00DA29B3">
            <w:pPr>
              <w:rPr>
                <w:lang w:val="en-ZA"/>
              </w:rPr>
            </w:pPr>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1E08EDFA" w14:textId="77777777" w:rsidTr="000021E1">
        <w:tc>
          <w:tcPr>
            <w:tcW w:w="1384" w:type="dxa"/>
          </w:tcPr>
          <w:p w14:paraId="0BEB1815" w14:textId="2AA8B359" w:rsidR="000021E1" w:rsidRDefault="000021E1" w:rsidP="005E7596">
            <w:r>
              <w:t>5.</w:t>
            </w:r>
          </w:p>
        </w:tc>
        <w:tc>
          <w:tcPr>
            <w:tcW w:w="8187" w:type="dxa"/>
          </w:tcPr>
          <w:p w14:paraId="55078F15" w14:textId="0A123288" w:rsidR="000021E1" w:rsidRPr="00DA29B3" w:rsidRDefault="00DA29B3" w:rsidP="005E7596">
            <w:pPr>
              <w:rPr>
                <w:lang w:val="en-ZA"/>
              </w:rPr>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554352" w14:paraId="3DA8435A" w14:textId="77777777" w:rsidTr="000021E1">
        <w:tc>
          <w:tcPr>
            <w:tcW w:w="1384" w:type="dxa"/>
          </w:tcPr>
          <w:p w14:paraId="2F589DA4" w14:textId="6A7BE34F" w:rsidR="00554352" w:rsidRDefault="00242229" w:rsidP="005E7596">
            <w:r>
              <w:t>6.</w:t>
            </w:r>
          </w:p>
        </w:tc>
        <w:tc>
          <w:tcPr>
            <w:tcW w:w="8187" w:type="dxa"/>
          </w:tcPr>
          <w:p w14:paraId="75A45D9D" w14:textId="2BD94836" w:rsidR="00554352" w:rsidRPr="00DA29B3" w:rsidRDefault="00242229" w:rsidP="00242229">
            <w:pPr>
              <w:rPr>
                <w:lang w:val="en-ZA"/>
              </w:rPr>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r w:rsidR="00554352" w14:paraId="520CA097" w14:textId="77777777" w:rsidTr="000021E1">
        <w:tc>
          <w:tcPr>
            <w:tcW w:w="1384" w:type="dxa"/>
          </w:tcPr>
          <w:p w14:paraId="3E6DFBF5" w14:textId="0675840E" w:rsidR="00554352" w:rsidRDefault="00242229" w:rsidP="005E7596">
            <w:r>
              <w:t>7.</w:t>
            </w:r>
          </w:p>
        </w:tc>
        <w:tc>
          <w:tcPr>
            <w:tcW w:w="8187" w:type="dxa"/>
          </w:tcPr>
          <w:p w14:paraId="1C67B80E" w14:textId="33B32842" w:rsidR="00554352" w:rsidRPr="00DA29B3" w:rsidRDefault="00524C0C" w:rsidP="005E7596">
            <w:pPr>
              <w:rPr>
                <w:lang w:val="en-ZA"/>
              </w:rPr>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bl>
    <w:p w14:paraId="2429CE6D" w14:textId="714B8321" w:rsidR="005E7596" w:rsidRDefault="005E7596" w:rsidP="005E7596"/>
    <w:p w14:paraId="6F5FA724" w14:textId="712E02F1" w:rsidR="003411DC" w:rsidRDefault="00BF120F" w:rsidP="005E7596">
      <w:r>
        <w:t>The questions in table 4.1 are the basic questions that are asked in such an interview, the last question is there to get information on what happens after the study. These questions need to be adapted to fulfil the purpose of the study and for the data analysis</w:t>
      </w:r>
      <w:r w:rsidR="003411DC">
        <w:t xml:space="preserve"> to be as accurate as possible. The questions that</w:t>
      </w:r>
      <w:r w:rsidR="00274293">
        <w:t xml:space="preserve"> </w:t>
      </w:r>
      <w:proofErr w:type="gramStart"/>
      <w:r w:rsidR="00274293">
        <w:t>was</w:t>
      </w:r>
      <w:proofErr w:type="gramEnd"/>
      <w:r w:rsidR="003411DC">
        <w:t xml:space="preserve"> adapted are shown in the table below</w:t>
      </w:r>
      <w:r w:rsidR="003624AF">
        <w:t xml:space="preserve">, as well as why the question </w:t>
      </w:r>
      <w:r w:rsidR="00274293">
        <w:t>were</w:t>
      </w:r>
      <w:r w:rsidR="003624AF">
        <w:t xml:space="preserve"> asked for this study.</w:t>
      </w:r>
    </w:p>
    <w:p w14:paraId="0D79C7B1" w14:textId="668C96ED" w:rsidR="004E3788" w:rsidRDefault="001909FC" w:rsidP="001909FC">
      <w:pPr>
        <w:pStyle w:val="Caption"/>
      </w:pPr>
      <w:r>
        <w:t>Table 4.3.2: Adapted interview questions</w:t>
      </w:r>
    </w:p>
    <w:tbl>
      <w:tblPr>
        <w:tblStyle w:val="TableGrid"/>
        <w:tblW w:w="0" w:type="auto"/>
        <w:tblLook w:val="04A0" w:firstRow="1" w:lastRow="0" w:firstColumn="1" w:lastColumn="0" w:noHBand="0" w:noVBand="1"/>
      </w:tblPr>
      <w:tblGrid>
        <w:gridCol w:w="1213"/>
        <w:gridCol w:w="2747"/>
        <w:gridCol w:w="3229"/>
        <w:gridCol w:w="2382"/>
      </w:tblGrid>
      <w:tr w:rsidR="003624AF" w14:paraId="60B61FF1" w14:textId="45914D3B" w:rsidTr="003624AF">
        <w:tc>
          <w:tcPr>
            <w:tcW w:w="1213" w:type="dxa"/>
          </w:tcPr>
          <w:p w14:paraId="52E8A64A" w14:textId="55680E6C" w:rsidR="003624AF" w:rsidRPr="00AD3882" w:rsidRDefault="003624AF" w:rsidP="003624AF">
            <w:pPr>
              <w:jc w:val="left"/>
              <w:rPr>
                <w:b/>
                <w:bCs/>
              </w:rPr>
            </w:pPr>
            <w:r w:rsidRPr="00AD3882">
              <w:rPr>
                <w:b/>
                <w:bCs/>
              </w:rPr>
              <w:t>Number</w:t>
            </w:r>
          </w:p>
        </w:tc>
        <w:tc>
          <w:tcPr>
            <w:tcW w:w="2747" w:type="dxa"/>
          </w:tcPr>
          <w:p w14:paraId="42404504" w14:textId="672D6707" w:rsidR="003624AF" w:rsidRPr="00AD3882" w:rsidRDefault="003624AF" w:rsidP="003624AF">
            <w:pPr>
              <w:jc w:val="left"/>
              <w:rPr>
                <w:b/>
                <w:bCs/>
              </w:rPr>
            </w:pPr>
            <w:r w:rsidRPr="00AD3882">
              <w:rPr>
                <w:b/>
                <w:bCs/>
              </w:rPr>
              <w:t>Question from source</w:t>
            </w:r>
          </w:p>
        </w:tc>
        <w:tc>
          <w:tcPr>
            <w:tcW w:w="3229" w:type="dxa"/>
          </w:tcPr>
          <w:p w14:paraId="36A48604" w14:textId="724067E1" w:rsidR="003624AF" w:rsidRPr="00AD3882" w:rsidRDefault="003624AF" w:rsidP="003624AF">
            <w:pPr>
              <w:jc w:val="left"/>
              <w:rPr>
                <w:b/>
                <w:bCs/>
              </w:rPr>
            </w:pPr>
            <w:r w:rsidRPr="00AD3882">
              <w:rPr>
                <w:b/>
                <w:bCs/>
              </w:rPr>
              <w:t>Question adapted for the study</w:t>
            </w:r>
          </w:p>
        </w:tc>
        <w:tc>
          <w:tcPr>
            <w:tcW w:w="2382" w:type="dxa"/>
          </w:tcPr>
          <w:p w14:paraId="724C9D15" w14:textId="2F9AC85C" w:rsidR="003624AF" w:rsidRPr="00AD3882" w:rsidRDefault="003624AF" w:rsidP="003624AF">
            <w:pPr>
              <w:jc w:val="left"/>
              <w:rPr>
                <w:b/>
                <w:bCs/>
              </w:rPr>
            </w:pPr>
            <w:r>
              <w:rPr>
                <w:b/>
                <w:bCs/>
              </w:rPr>
              <w:t>Why this question?</w:t>
            </w:r>
          </w:p>
        </w:tc>
      </w:tr>
      <w:tr w:rsidR="003624AF" w14:paraId="3BFB8549" w14:textId="003327DE" w:rsidTr="003624AF">
        <w:tc>
          <w:tcPr>
            <w:tcW w:w="1213" w:type="dxa"/>
          </w:tcPr>
          <w:p w14:paraId="45F44E3F" w14:textId="195F3208" w:rsidR="003624AF" w:rsidRDefault="003624AF" w:rsidP="003624AF">
            <w:pPr>
              <w:jc w:val="left"/>
            </w:pPr>
            <w:r>
              <w:t>1.</w:t>
            </w:r>
          </w:p>
        </w:tc>
        <w:tc>
          <w:tcPr>
            <w:tcW w:w="2747" w:type="dxa"/>
          </w:tcPr>
          <w:p w14:paraId="486A9DBA" w14:textId="7EC1B509" w:rsidR="003624AF" w:rsidRDefault="003624AF" w:rsidP="003624AF">
            <w:pPr>
              <w:jc w:val="left"/>
            </w:pPr>
            <w:r>
              <w:t>What is the overall purpose of the art</w:t>
            </w:r>
            <w:r w:rsidR="00274293">
              <w:t>e</w:t>
            </w:r>
            <w:r>
              <w:t xml:space="preserve">fact? </w:t>
            </w:r>
            <w:r>
              <w:fldChar w:fldCharType="begin"/>
            </w:r>
            <w:r>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Pr>
                <w:noProof/>
              </w:rPr>
              <w:t>(McNamara, 2019)</w:t>
            </w:r>
            <w:r>
              <w:fldChar w:fldCharType="end"/>
            </w:r>
          </w:p>
        </w:tc>
        <w:tc>
          <w:tcPr>
            <w:tcW w:w="3229" w:type="dxa"/>
          </w:tcPr>
          <w:p w14:paraId="3D31D66A" w14:textId="14E46A10" w:rsidR="003624AF" w:rsidRDefault="003624AF" w:rsidP="003624AF">
            <w:pPr>
              <w:jc w:val="left"/>
            </w:pPr>
            <w:r>
              <w:t>What should the web application regarding communication accomplish at a software company?</w:t>
            </w:r>
          </w:p>
        </w:tc>
        <w:tc>
          <w:tcPr>
            <w:tcW w:w="2382" w:type="dxa"/>
          </w:tcPr>
          <w:p w14:paraId="458D1F3A" w14:textId="232C9253" w:rsidR="003624AF" w:rsidRDefault="003624AF" w:rsidP="003624AF">
            <w:pPr>
              <w:jc w:val="left"/>
            </w:pPr>
            <w:r>
              <w:t>This question will ensure that the art</w:t>
            </w:r>
            <w:r w:rsidR="00274293">
              <w:t>e</w:t>
            </w:r>
            <w:r>
              <w:t>fact will indeed solve the problem of this study.</w:t>
            </w:r>
          </w:p>
        </w:tc>
      </w:tr>
      <w:tr w:rsidR="003624AF" w14:paraId="5E37D43B" w14:textId="51F3DB06" w:rsidTr="003624AF">
        <w:tc>
          <w:tcPr>
            <w:tcW w:w="1213" w:type="dxa"/>
          </w:tcPr>
          <w:p w14:paraId="3B35271F" w14:textId="01926A2A" w:rsidR="003624AF" w:rsidRDefault="003624AF" w:rsidP="003624AF">
            <w:pPr>
              <w:jc w:val="left"/>
            </w:pPr>
            <w:r>
              <w:t>2.</w:t>
            </w:r>
          </w:p>
        </w:tc>
        <w:tc>
          <w:tcPr>
            <w:tcW w:w="2747" w:type="dxa"/>
          </w:tcPr>
          <w:p w14:paraId="012AB5CB" w14:textId="4184ECF3" w:rsidR="003624AF" w:rsidRDefault="003624AF" w:rsidP="003624AF">
            <w:pPr>
              <w:jc w:val="left"/>
            </w:pPr>
            <w:r w:rsidRPr="00DA29B3">
              <w:rPr>
                <w:lang w:val="en-ZA"/>
              </w:rPr>
              <w:t xml:space="preserve">What </w:t>
            </w:r>
            <w:r>
              <w:rPr>
                <w:lang w:val="en-ZA"/>
              </w:rPr>
              <w:t>p</w:t>
            </w:r>
            <w:r w:rsidRPr="00DA29B3">
              <w:rPr>
                <w:lang w:val="en-ZA"/>
              </w:rPr>
              <w:t xml:space="preserve">roblem will be </w:t>
            </w:r>
            <w:r>
              <w:rPr>
                <w:lang w:val="en-ZA"/>
              </w:rPr>
              <w:t>s</w:t>
            </w:r>
            <w:r w:rsidRPr="00DA29B3">
              <w:rPr>
                <w:lang w:val="en-ZA"/>
              </w:rPr>
              <w:t xml:space="preserve">olved by the </w:t>
            </w:r>
            <w:r>
              <w:rPr>
                <w:lang w:val="en-ZA"/>
              </w:rPr>
              <w:t>s</w:t>
            </w:r>
            <w:r w:rsidRPr="00DA29B3">
              <w:rPr>
                <w:lang w:val="en-ZA"/>
              </w:rPr>
              <w:t>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3229" w:type="dxa"/>
          </w:tcPr>
          <w:p w14:paraId="5E8CE4F1" w14:textId="7123061C" w:rsidR="003624AF" w:rsidRDefault="003624AF" w:rsidP="003624AF">
            <w:pPr>
              <w:jc w:val="left"/>
            </w:pPr>
            <w:r>
              <w:t>What problems will the web application solve at a software company?</w:t>
            </w:r>
          </w:p>
        </w:tc>
        <w:tc>
          <w:tcPr>
            <w:tcW w:w="2382" w:type="dxa"/>
          </w:tcPr>
          <w:p w14:paraId="13264D13" w14:textId="26B0B814" w:rsidR="003624AF" w:rsidRDefault="003624AF" w:rsidP="003624AF">
            <w:pPr>
              <w:jc w:val="left"/>
            </w:pPr>
            <w:r>
              <w:t xml:space="preserve">This question will give feedback on how successful </w:t>
            </w:r>
            <w:r w:rsidR="00803A02">
              <w:t>the art</w:t>
            </w:r>
            <w:r w:rsidR="00274293">
              <w:t>e</w:t>
            </w:r>
            <w:r w:rsidR="00803A02">
              <w:t>fact will</w:t>
            </w:r>
            <w:r>
              <w:t xml:space="preserve"> be.</w:t>
            </w:r>
          </w:p>
        </w:tc>
      </w:tr>
      <w:tr w:rsidR="003624AF" w14:paraId="03F5CBE8" w14:textId="3F6787DA" w:rsidTr="003624AF">
        <w:tc>
          <w:tcPr>
            <w:tcW w:w="1213" w:type="dxa"/>
          </w:tcPr>
          <w:p w14:paraId="1ED5C935" w14:textId="2D73388A" w:rsidR="003624AF" w:rsidRDefault="003624AF" w:rsidP="003624AF">
            <w:pPr>
              <w:jc w:val="left"/>
            </w:pPr>
            <w:r>
              <w:t>3.</w:t>
            </w:r>
          </w:p>
        </w:tc>
        <w:tc>
          <w:tcPr>
            <w:tcW w:w="2747" w:type="dxa"/>
          </w:tcPr>
          <w:p w14:paraId="0A94ADB4" w14:textId="629D3CC5" w:rsidR="003624AF" w:rsidRDefault="003624AF" w:rsidP="003624AF">
            <w:pPr>
              <w:jc w:val="left"/>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3229" w:type="dxa"/>
          </w:tcPr>
          <w:p w14:paraId="04D895C1" w14:textId="787E35DE" w:rsidR="003624AF" w:rsidRDefault="003624AF" w:rsidP="003624AF">
            <w:pPr>
              <w:jc w:val="left"/>
            </w:pPr>
            <w:r>
              <w:t>What other products or tools can</w:t>
            </w:r>
            <w:r w:rsidRPr="00DA29B3">
              <w:rPr>
                <w:lang w:val="en-ZA"/>
              </w:rPr>
              <w:t xml:space="preserve">, should, or need to integrate </w:t>
            </w:r>
            <w:r>
              <w:rPr>
                <w:lang w:val="en-ZA"/>
              </w:rPr>
              <w:t>into the web application?</w:t>
            </w:r>
          </w:p>
        </w:tc>
        <w:tc>
          <w:tcPr>
            <w:tcW w:w="2382" w:type="dxa"/>
          </w:tcPr>
          <w:p w14:paraId="01D387A6" w14:textId="53FA59E2" w:rsidR="003624AF" w:rsidRDefault="00803A02" w:rsidP="003624AF">
            <w:pPr>
              <w:jc w:val="left"/>
            </w:pPr>
            <w:r>
              <w:t>One of the goals of the study was to collect data on existing applications and adapt accordingly.</w:t>
            </w:r>
          </w:p>
        </w:tc>
      </w:tr>
      <w:tr w:rsidR="003624AF" w14:paraId="2BB253B2" w14:textId="2B07896D" w:rsidTr="003624AF">
        <w:tc>
          <w:tcPr>
            <w:tcW w:w="1213" w:type="dxa"/>
          </w:tcPr>
          <w:p w14:paraId="079C3F01" w14:textId="76EE9400" w:rsidR="003624AF" w:rsidRDefault="003624AF" w:rsidP="003624AF">
            <w:pPr>
              <w:jc w:val="left"/>
            </w:pPr>
            <w:r>
              <w:t>4.</w:t>
            </w:r>
          </w:p>
        </w:tc>
        <w:tc>
          <w:tcPr>
            <w:tcW w:w="2747" w:type="dxa"/>
          </w:tcPr>
          <w:p w14:paraId="1029B3ED" w14:textId="158FF724" w:rsidR="003624AF" w:rsidRDefault="003624AF" w:rsidP="003624AF">
            <w:pPr>
              <w:jc w:val="left"/>
            </w:pPr>
            <w:r w:rsidRPr="00DA29B3">
              <w:rPr>
                <w:lang w:val="en-ZA"/>
              </w:rPr>
              <w:t xml:space="preserve">What </w:t>
            </w:r>
            <w:r>
              <w:rPr>
                <w:lang w:val="en-ZA"/>
              </w:rPr>
              <w:t>f</w:t>
            </w:r>
            <w:r w:rsidRPr="00DA29B3">
              <w:rPr>
                <w:lang w:val="en-ZA"/>
              </w:rPr>
              <w:t xml:space="preserve">eatures </w:t>
            </w:r>
            <w:r>
              <w:rPr>
                <w:lang w:val="en-ZA"/>
              </w:rPr>
              <w:t>a</w:t>
            </w:r>
            <w:r w:rsidRPr="00DA29B3">
              <w:rPr>
                <w:lang w:val="en-ZA"/>
              </w:rPr>
              <w:t xml:space="preserve">re </w:t>
            </w:r>
            <w:r>
              <w:rPr>
                <w:lang w:val="en-ZA"/>
              </w:rPr>
              <w:t>m</w:t>
            </w:r>
            <w:r w:rsidRPr="00DA29B3">
              <w:rPr>
                <w:lang w:val="en-ZA"/>
              </w:rPr>
              <w:t xml:space="preserve">ost </w:t>
            </w:r>
            <w:r>
              <w:rPr>
                <w:lang w:val="en-ZA"/>
              </w:rPr>
              <w:t>i</w:t>
            </w:r>
            <w:r w:rsidRPr="00DA29B3">
              <w:rPr>
                <w:lang w:val="en-ZA"/>
              </w:rPr>
              <w:t xml:space="preserve">mportant to the </w:t>
            </w:r>
            <w:r>
              <w:rPr>
                <w:lang w:val="en-ZA"/>
              </w:rPr>
              <w:t>t</w:t>
            </w:r>
            <w:r w:rsidRPr="00DA29B3">
              <w:rPr>
                <w:lang w:val="en-ZA"/>
              </w:rPr>
              <w:t xml:space="preserve">arget </w:t>
            </w:r>
            <w:r>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3229" w:type="dxa"/>
          </w:tcPr>
          <w:p w14:paraId="2AE8452B" w14:textId="1649E7B4" w:rsidR="003624AF" w:rsidRDefault="003624AF" w:rsidP="003624AF">
            <w:pPr>
              <w:jc w:val="left"/>
            </w:pPr>
            <w:r>
              <w:t>What features are the most important to add in the web application to improve communication?</w:t>
            </w:r>
          </w:p>
        </w:tc>
        <w:tc>
          <w:tcPr>
            <w:tcW w:w="2382" w:type="dxa"/>
          </w:tcPr>
          <w:p w14:paraId="5B2FF530" w14:textId="681787B5" w:rsidR="003624AF" w:rsidRDefault="00803A02" w:rsidP="003624AF">
            <w:pPr>
              <w:jc w:val="left"/>
            </w:pPr>
            <w:r>
              <w:t xml:space="preserve">This question will give feedback on what features are crucial to the </w:t>
            </w:r>
            <w:r>
              <w:lastRenderedPageBreak/>
              <w:t>art</w:t>
            </w:r>
            <w:r w:rsidR="00274293">
              <w:t>e</w:t>
            </w:r>
            <w:r>
              <w:t>fact’s success.</w:t>
            </w:r>
          </w:p>
        </w:tc>
      </w:tr>
      <w:tr w:rsidR="003624AF" w14:paraId="6262D6DC" w14:textId="59DE1411" w:rsidTr="003624AF">
        <w:tc>
          <w:tcPr>
            <w:tcW w:w="1213" w:type="dxa"/>
          </w:tcPr>
          <w:p w14:paraId="73419BAB" w14:textId="499B1C4B" w:rsidR="003624AF" w:rsidRDefault="003624AF" w:rsidP="003624AF">
            <w:pPr>
              <w:jc w:val="left"/>
            </w:pPr>
            <w:r>
              <w:lastRenderedPageBreak/>
              <w:t>5.</w:t>
            </w:r>
          </w:p>
        </w:tc>
        <w:tc>
          <w:tcPr>
            <w:tcW w:w="2747" w:type="dxa"/>
          </w:tcPr>
          <w:p w14:paraId="36FDDE51" w14:textId="4E84055A" w:rsidR="003624AF" w:rsidRDefault="003624AF" w:rsidP="003624AF">
            <w:pPr>
              <w:jc w:val="left"/>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3229" w:type="dxa"/>
          </w:tcPr>
          <w:p w14:paraId="4446922E" w14:textId="6F40D80E" w:rsidR="003624AF" w:rsidRDefault="003624AF" w:rsidP="003624AF">
            <w:pPr>
              <w:jc w:val="left"/>
            </w:pPr>
            <w:r>
              <w:t>What value are we adding to the company?</w:t>
            </w:r>
          </w:p>
        </w:tc>
        <w:tc>
          <w:tcPr>
            <w:tcW w:w="2382" w:type="dxa"/>
          </w:tcPr>
          <w:p w14:paraId="37B4C404" w14:textId="3B49FB4E" w:rsidR="003624AF" w:rsidRDefault="00803A02" w:rsidP="003624AF">
            <w:pPr>
              <w:jc w:val="left"/>
            </w:pPr>
            <w:r>
              <w:t>This question will give feedback on if the company will benefit from using the art</w:t>
            </w:r>
            <w:r w:rsidR="00274293">
              <w:t>e</w:t>
            </w:r>
            <w:r>
              <w:t>fact.</w:t>
            </w:r>
          </w:p>
        </w:tc>
      </w:tr>
      <w:tr w:rsidR="003624AF" w14:paraId="33CB744A" w14:textId="2CD0A040" w:rsidTr="003624AF">
        <w:tc>
          <w:tcPr>
            <w:tcW w:w="1213" w:type="dxa"/>
          </w:tcPr>
          <w:p w14:paraId="04D9A232" w14:textId="3BDCF011" w:rsidR="003624AF" w:rsidRDefault="003624AF" w:rsidP="003624AF">
            <w:pPr>
              <w:jc w:val="left"/>
            </w:pPr>
            <w:r>
              <w:t>6.</w:t>
            </w:r>
          </w:p>
        </w:tc>
        <w:tc>
          <w:tcPr>
            <w:tcW w:w="2747" w:type="dxa"/>
          </w:tcPr>
          <w:p w14:paraId="2C301DB3" w14:textId="00397DDE" w:rsidR="003624AF" w:rsidRDefault="003624AF" w:rsidP="003624AF">
            <w:pPr>
              <w:jc w:val="left"/>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3229" w:type="dxa"/>
          </w:tcPr>
          <w:p w14:paraId="4CF02515" w14:textId="36C832E0" w:rsidR="003624AF" w:rsidRDefault="003624AF" w:rsidP="003624AF">
            <w:pPr>
              <w:jc w:val="left"/>
            </w:pPr>
            <w:r>
              <w:t xml:space="preserve">At each stage of development, what do you see as success? </w:t>
            </w:r>
          </w:p>
        </w:tc>
        <w:tc>
          <w:tcPr>
            <w:tcW w:w="2382" w:type="dxa"/>
          </w:tcPr>
          <w:p w14:paraId="5AA08613" w14:textId="044CAE26" w:rsidR="003624AF" w:rsidRDefault="00155777" w:rsidP="003624AF">
            <w:pPr>
              <w:jc w:val="left"/>
            </w:pPr>
            <w:r>
              <w:t>This question will give feedback on what the users expect at the end of the art</w:t>
            </w:r>
            <w:r w:rsidR="00274293">
              <w:t>e</w:t>
            </w:r>
            <w:r>
              <w:t>fact.</w:t>
            </w:r>
          </w:p>
        </w:tc>
      </w:tr>
      <w:tr w:rsidR="003624AF" w14:paraId="28608E0C" w14:textId="5B446409" w:rsidTr="003624AF">
        <w:tc>
          <w:tcPr>
            <w:tcW w:w="1213" w:type="dxa"/>
          </w:tcPr>
          <w:p w14:paraId="36832EE5" w14:textId="0906D558" w:rsidR="003624AF" w:rsidRDefault="003624AF" w:rsidP="003624AF">
            <w:pPr>
              <w:jc w:val="left"/>
            </w:pPr>
            <w:r>
              <w:t>7.</w:t>
            </w:r>
          </w:p>
        </w:tc>
        <w:tc>
          <w:tcPr>
            <w:tcW w:w="2747" w:type="dxa"/>
          </w:tcPr>
          <w:p w14:paraId="61AAE11B" w14:textId="1B27BC2C" w:rsidR="003624AF" w:rsidRDefault="003624AF" w:rsidP="003624AF">
            <w:pPr>
              <w:jc w:val="left"/>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3229" w:type="dxa"/>
          </w:tcPr>
          <w:p w14:paraId="738AA172" w14:textId="5DD29284" w:rsidR="003624AF" w:rsidRDefault="003624AF" w:rsidP="003624AF">
            <w:pPr>
              <w:jc w:val="left"/>
            </w:pPr>
            <w:r>
              <w:t>What are the underlying assumptions when developing the web application?</w:t>
            </w:r>
          </w:p>
        </w:tc>
        <w:tc>
          <w:tcPr>
            <w:tcW w:w="2382" w:type="dxa"/>
          </w:tcPr>
          <w:p w14:paraId="69BEA501" w14:textId="59C3B3DE" w:rsidR="003624AF" w:rsidRDefault="00CE4F0D" w:rsidP="003624AF">
            <w:pPr>
              <w:jc w:val="left"/>
            </w:pPr>
            <w:r>
              <w:t>This question will give feedback on how to approach the development.</w:t>
            </w:r>
          </w:p>
        </w:tc>
      </w:tr>
    </w:tbl>
    <w:p w14:paraId="2E1CA9AF" w14:textId="77777777" w:rsidR="009B269F" w:rsidRDefault="009B269F" w:rsidP="005E7596"/>
    <w:p w14:paraId="7F6145FC" w14:textId="66F708E2" w:rsidR="00575188" w:rsidRDefault="000B12D7" w:rsidP="005E7596">
      <w:r>
        <w:t>The feedback from the interview will be represented in the next section of the study.</w:t>
      </w:r>
    </w:p>
    <w:p w14:paraId="7A3C70F6" w14:textId="3A8F173C" w:rsidR="00751159" w:rsidRDefault="00751159" w:rsidP="00751159">
      <w:pPr>
        <w:pStyle w:val="Heading2"/>
        <w:numPr>
          <w:ilvl w:val="0"/>
          <w:numId w:val="0"/>
        </w:numPr>
        <w:ind w:left="567" w:hanging="113"/>
      </w:pPr>
      <w:bookmarkStart w:id="19" w:name="_Toc82224980"/>
      <w:r>
        <w:t xml:space="preserve">4.4. </w:t>
      </w:r>
      <w:r w:rsidR="00491D19">
        <w:t>Interview response</w:t>
      </w:r>
      <w:bookmarkEnd w:id="19"/>
    </w:p>
    <w:p w14:paraId="2F38D3F3" w14:textId="6A9A7C13" w:rsidR="00751159" w:rsidRDefault="00D87201" w:rsidP="00E46FA3">
      <w:pPr>
        <w:rPr>
          <w:b/>
          <w:bCs/>
        </w:rPr>
      </w:pPr>
      <w:r w:rsidRPr="00E46FA3">
        <w:rPr>
          <w:i/>
          <w:iCs/>
        </w:rPr>
        <w:t>4.4.1.</w:t>
      </w:r>
      <w:r>
        <w:t xml:space="preserve"> </w:t>
      </w:r>
      <w:r w:rsidRPr="00E46FA3">
        <w:rPr>
          <w:i/>
          <w:iCs/>
        </w:rPr>
        <w:t>What should the web application regarding communication accomplish at a software company?</w:t>
      </w:r>
    </w:p>
    <w:p w14:paraId="4FA3CC1B" w14:textId="77777777" w:rsidR="00D77B87" w:rsidRDefault="00D87201" w:rsidP="00D77B87">
      <w:pPr>
        <w:pStyle w:val="ListParagraph"/>
        <w:numPr>
          <w:ilvl w:val="0"/>
          <w:numId w:val="33"/>
        </w:numPr>
        <w:rPr>
          <w:b/>
          <w:bCs/>
        </w:rPr>
      </w:pPr>
      <w:r>
        <w:t xml:space="preserve">The web application should enhance the communication between management and developers at the company, the web application should be able to assist in the effectiveness of communication. </w:t>
      </w:r>
    </w:p>
    <w:p w14:paraId="0C9D4257" w14:textId="7B4960FF" w:rsidR="00D87201" w:rsidRDefault="00D87201" w:rsidP="00D77B87">
      <w:pPr>
        <w:pStyle w:val="ListParagraph"/>
        <w:numPr>
          <w:ilvl w:val="0"/>
          <w:numId w:val="33"/>
        </w:numPr>
        <w:rPr>
          <w:b/>
          <w:bCs/>
        </w:rPr>
      </w:pPr>
      <w:r>
        <w:t xml:space="preserve">It should be easy </w:t>
      </w:r>
      <w:r w:rsidR="00EC74FC">
        <w:t xml:space="preserve">enough </w:t>
      </w:r>
      <w:r>
        <w:t xml:space="preserve">to access important </w:t>
      </w:r>
      <w:r w:rsidR="00A306D3">
        <w:t>information regarding communication between employees</w:t>
      </w:r>
      <w:r w:rsidR="00C10897">
        <w:t>, the art</w:t>
      </w:r>
      <w:r w:rsidR="00274293">
        <w:t>e</w:t>
      </w:r>
      <w:r w:rsidR="00C10897">
        <w:t>fact should focus on user friendliness</w:t>
      </w:r>
      <w:r w:rsidR="00A306D3">
        <w:t>.</w:t>
      </w:r>
    </w:p>
    <w:p w14:paraId="1EF36726" w14:textId="37CB1594" w:rsidR="00D77B87" w:rsidRDefault="00400A7A" w:rsidP="00D77B87">
      <w:pPr>
        <w:pStyle w:val="ListParagraph"/>
        <w:numPr>
          <w:ilvl w:val="0"/>
          <w:numId w:val="33"/>
        </w:numPr>
        <w:rPr>
          <w:b/>
          <w:bCs/>
        </w:rPr>
      </w:pPr>
      <w:r>
        <w:lastRenderedPageBreak/>
        <w:t>The web application</w:t>
      </w:r>
      <w:r w:rsidR="00384783">
        <w:t xml:space="preserve"> </w:t>
      </w:r>
      <w:proofErr w:type="gramStart"/>
      <w:r w:rsidR="00384783">
        <w:t>has to</w:t>
      </w:r>
      <w:proofErr w:type="gramEnd"/>
      <w:r>
        <w:t xml:space="preserve"> let </w:t>
      </w:r>
      <w:r w:rsidR="00AD3882">
        <w:t xml:space="preserve">the developers </w:t>
      </w:r>
      <w:r>
        <w:t>know when the plans of the project has changed. T</w:t>
      </w:r>
      <w:r w:rsidR="00D77B87">
        <w:t>he web application needs to keep up, and</w:t>
      </w:r>
      <w:r>
        <w:t xml:space="preserve"> constantly be</w:t>
      </w:r>
      <w:r w:rsidR="00D77B87">
        <w:t xml:space="preserve"> update</w:t>
      </w:r>
      <w:r>
        <w:t>d by the project manager of developer</w:t>
      </w:r>
      <w:r w:rsidR="00D77B87">
        <w:t>.</w:t>
      </w:r>
    </w:p>
    <w:p w14:paraId="6FC6BD16" w14:textId="091E86AE" w:rsidR="00EC74FC" w:rsidRDefault="00EC74FC" w:rsidP="00D77B87">
      <w:pPr>
        <w:pStyle w:val="ListParagraph"/>
        <w:numPr>
          <w:ilvl w:val="0"/>
          <w:numId w:val="33"/>
        </w:numPr>
        <w:rPr>
          <w:b/>
          <w:bCs/>
        </w:rPr>
      </w:pPr>
      <w:r>
        <w:t>The web application should send notifications to remind you of something important.</w:t>
      </w:r>
    </w:p>
    <w:p w14:paraId="73217462" w14:textId="3E0CFCF5" w:rsidR="005D5D0E" w:rsidRDefault="005D5D0E" w:rsidP="00D77B87">
      <w:pPr>
        <w:pStyle w:val="ListParagraph"/>
        <w:numPr>
          <w:ilvl w:val="0"/>
          <w:numId w:val="33"/>
        </w:numPr>
        <w:rPr>
          <w:b/>
          <w:bCs/>
        </w:rPr>
      </w:pPr>
      <w:r>
        <w:t xml:space="preserve">In </w:t>
      </w:r>
      <w:r w:rsidR="007C0645">
        <w:t>general,</w:t>
      </w:r>
      <w:r>
        <w:t xml:space="preserve"> it should feel that you put less effort into communicating with your </w:t>
      </w:r>
      <w:r w:rsidR="009B269F">
        <w:t>employees and</w:t>
      </w:r>
      <w:r>
        <w:t xml:space="preserve"> put more effort into working on your project.</w:t>
      </w:r>
    </w:p>
    <w:p w14:paraId="4417FC5E" w14:textId="271F26DF" w:rsidR="0001193F" w:rsidRPr="00E46FA3" w:rsidRDefault="0001193F" w:rsidP="00E46FA3">
      <w:pPr>
        <w:rPr>
          <w:b/>
          <w:bCs/>
          <w:i/>
          <w:iCs/>
        </w:rPr>
      </w:pPr>
      <w:r w:rsidRPr="00E46FA3">
        <w:rPr>
          <w:i/>
          <w:iCs/>
        </w:rPr>
        <w:t>4.4.2. What problem</w:t>
      </w:r>
      <w:r w:rsidR="008037B7" w:rsidRPr="00E46FA3">
        <w:rPr>
          <w:i/>
          <w:iCs/>
        </w:rPr>
        <w:t>s</w:t>
      </w:r>
      <w:r w:rsidRPr="00E46FA3">
        <w:rPr>
          <w:i/>
          <w:iCs/>
        </w:rPr>
        <w:t xml:space="preserve"> will the web application solve at a software company?</w:t>
      </w:r>
    </w:p>
    <w:p w14:paraId="1E4F8879" w14:textId="2D9A6E32" w:rsidR="0001193F" w:rsidRDefault="001640DA" w:rsidP="001640DA">
      <w:pPr>
        <w:pStyle w:val="ListParagraph"/>
        <w:numPr>
          <w:ilvl w:val="0"/>
          <w:numId w:val="34"/>
        </w:numPr>
        <w:rPr>
          <w:b/>
          <w:bCs/>
        </w:rPr>
      </w:pPr>
      <w:r>
        <w:t>Make it easier for important messages to reach the team, including project manager and developers.</w:t>
      </w:r>
    </w:p>
    <w:p w14:paraId="188231D5" w14:textId="75A89AB1" w:rsidR="00AF5376" w:rsidRDefault="00AF5376" w:rsidP="001640DA">
      <w:pPr>
        <w:pStyle w:val="ListParagraph"/>
        <w:numPr>
          <w:ilvl w:val="0"/>
          <w:numId w:val="34"/>
        </w:numPr>
        <w:rPr>
          <w:b/>
          <w:bCs/>
        </w:rPr>
      </w:pPr>
      <w:r>
        <w:t>Making developers more productive</w:t>
      </w:r>
      <w:r w:rsidR="003E3982">
        <w:t xml:space="preserve"> and creative as</w:t>
      </w:r>
      <w:r>
        <w:t xml:space="preserve"> they do not have to look at their phones periodically.</w:t>
      </w:r>
    </w:p>
    <w:p w14:paraId="450D37B6" w14:textId="35EC8B03" w:rsidR="008037B7" w:rsidRDefault="00D244E8" w:rsidP="001640DA">
      <w:pPr>
        <w:pStyle w:val="ListParagraph"/>
        <w:numPr>
          <w:ilvl w:val="0"/>
          <w:numId w:val="34"/>
        </w:numPr>
        <w:rPr>
          <w:b/>
          <w:bCs/>
        </w:rPr>
      </w:pPr>
      <w:r>
        <w:t>Project managers have more freedom and can handle more than one project with ease.</w:t>
      </w:r>
    </w:p>
    <w:p w14:paraId="4E9DCFE6" w14:textId="64FC7EE6" w:rsidR="00253542" w:rsidRPr="001640DA" w:rsidRDefault="00253542" w:rsidP="001640DA">
      <w:pPr>
        <w:pStyle w:val="ListParagraph"/>
        <w:numPr>
          <w:ilvl w:val="0"/>
          <w:numId w:val="34"/>
        </w:numPr>
        <w:rPr>
          <w:b/>
          <w:bCs/>
        </w:rPr>
      </w:pPr>
      <w:r>
        <w:t>Developers have less tabs open while they work, as only one is needed and they can switch between programs easier.</w:t>
      </w:r>
    </w:p>
    <w:p w14:paraId="4CF70155" w14:textId="27A1662F" w:rsidR="0096727F" w:rsidRPr="00E46FA3" w:rsidRDefault="0096727F" w:rsidP="00E46FA3">
      <w:pPr>
        <w:rPr>
          <w:b/>
          <w:bCs/>
          <w:i/>
          <w:iCs/>
          <w:lang w:val="en-ZA"/>
        </w:rPr>
      </w:pPr>
      <w:r w:rsidRPr="00E46FA3">
        <w:rPr>
          <w:i/>
          <w:iCs/>
        </w:rPr>
        <w:t>4.4.</w:t>
      </w:r>
      <w:r w:rsidR="0096269A" w:rsidRPr="00E46FA3">
        <w:rPr>
          <w:i/>
          <w:iCs/>
        </w:rPr>
        <w:t>3</w:t>
      </w:r>
      <w:r w:rsidRPr="00E46FA3">
        <w:rPr>
          <w:i/>
          <w:iCs/>
        </w:rPr>
        <w:t>. What other products or tools can</w:t>
      </w:r>
      <w:r w:rsidRPr="00E46FA3">
        <w:rPr>
          <w:i/>
          <w:iCs/>
          <w:lang w:val="en-ZA"/>
        </w:rPr>
        <w:t>, should, or need to integrate into the web application?</w:t>
      </w:r>
    </w:p>
    <w:p w14:paraId="6CFF0722" w14:textId="0FD09E67" w:rsidR="0096727F" w:rsidRPr="0096727F" w:rsidRDefault="0096727F" w:rsidP="0096727F">
      <w:pPr>
        <w:pStyle w:val="ListParagraph"/>
        <w:numPr>
          <w:ilvl w:val="0"/>
          <w:numId w:val="35"/>
        </w:numPr>
        <w:rPr>
          <w:lang w:val="en-ZA"/>
        </w:rPr>
      </w:pPr>
      <w:r>
        <w:rPr>
          <w:lang w:val="en-ZA"/>
        </w:rPr>
        <w:t>As the company is already using Slack as their main communication application, it should be integrated into the web application</w:t>
      </w:r>
      <w:r w:rsidR="0059411A">
        <w:rPr>
          <w:lang w:val="en-ZA"/>
        </w:rPr>
        <w:t xml:space="preserve"> in a way</w:t>
      </w:r>
      <w:r>
        <w:rPr>
          <w:lang w:val="en-ZA"/>
        </w:rPr>
        <w:t>.</w:t>
      </w:r>
    </w:p>
    <w:p w14:paraId="1B89C592" w14:textId="2CEDA71E" w:rsidR="0096727F" w:rsidRPr="00FB79E9" w:rsidRDefault="0096727F" w:rsidP="0096727F">
      <w:pPr>
        <w:pStyle w:val="ListParagraph"/>
        <w:numPr>
          <w:ilvl w:val="0"/>
          <w:numId w:val="35"/>
        </w:numPr>
        <w:rPr>
          <w:lang w:val="en-ZA"/>
        </w:rPr>
      </w:pPr>
      <w:r>
        <w:rPr>
          <w:lang w:val="en-ZA"/>
        </w:rPr>
        <w:t xml:space="preserve">WhatsApp is also an application that is generally used to communicate when employees are not at their computers, </w:t>
      </w:r>
      <w:r w:rsidR="0059411A">
        <w:rPr>
          <w:lang w:val="en-ZA"/>
        </w:rPr>
        <w:t xml:space="preserve">especially </w:t>
      </w:r>
      <w:r>
        <w:rPr>
          <w:lang w:val="en-ZA"/>
        </w:rPr>
        <w:t>after hours.</w:t>
      </w:r>
    </w:p>
    <w:p w14:paraId="3430EBE9" w14:textId="6A5747D7" w:rsidR="00FB79E9" w:rsidRPr="00FB79E9" w:rsidRDefault="00FB79E9" w:rsidP="0096727F">
      <w:pPr>
        <w:pStyle w:val="ListParagraph"/>
        <w:numPr>
          <w:ilvl w:val="0"/>
          <w:numId w:val="35"/>
        </w:numPr>
        <w:rPr>
          <w:lang w:val="en-ZA"/>
        </w:rPr>
      </w:pPr>
      <w:r>
        <w:rPr>
          <w:lang w:val="en-ZA"/>
        </w:rPr>
        <w:t xml:space="preserve">Discord is a good Voice over Internet Protocol and can be very useful when having </w:t>
      </w:r>
      <w:r w:rsidR="00AD3882">
        <w:rPr>
          <w:lang w:val="en-ZA"/>
        </w:rPr>
        <w:t xml:space="preserve">brief </w:t>
      </w:r>
      <w:r>
        <w:rPr>
          <w:lang w:val="en-ZA"/>
        </w:rPr>
        <w:t>meetings.</w:t>
      </w:r>
    </w:p>
    <w:p w14:paraId="49C32011" w14:textId="64C8A93F" w:rsidR="00FB79E9" w:rsidRPr="0096727F" w:rsidRDefault="00FB79E9" w:rsidP="0096727F">
      <w:pPr>
        <w:pStyle w:val="ListParagraph"/>
        <w:numPr>
          <w:ilvl w:val="0"/>
          <w:numId w:val="35"/>
        </w:numPr>
        <w:rPr>
          <w:lang w:val="en-ZA"/>
        </w:rPr>
      </w:pPr>
      <w:r>
        <w:rPr>
          <w:lang w:val="en-ZA"/>
        </w:rPr>
        <w:lastRenderedPageBreak/>
        <w:t>Trello can be used to organize the companies sprints and communicate on how each project is doing.</w:t>
      </w:r>
    </w:p>
    <w:p w14:paraId="1061F510" w14:textId="19032AA0" w:rsidR="0096269A" w:rsidRDefault="0096269A" w:rsidP="0096269A">
      <w:pPr>
        <w:rPr>
          <w:b/>
          <w:bCs/>
          <w:lang w:val="en-ZA"/>
        </w:rPr>
      </w:pPr>
    </w:p>
    <w:p w14:paraId="20026CE4" w14:textId="2912D821" w:rsidR="0096269A" w:rsidRPr="00E46FA3" w:rsidRDefault="0096269A" w:rsidP="00E46FA3">
      <w:pPr>
        <w:rPr>
          <w:i/>
          <w:iCs/>
          <w:lang w:val="en-ZA"/>
        </w:rPr>
      </w:pPr>
      <w:r w:rsidRPr="00E46FA3">
        <w:rPr>
          <w:i/>
          <w:iCs/>
        </w:rPr>
        <w:t>4.4.</w:t>
      </w:r>
      <w:r w:rsidR="00FB79E9" w:rsidRPr="00E46FA3">
        <w:rPr>
          <w:i/>
          <w:iCs/>
        </w:rPr>
        <w:t>4</w:t>
      </w:r>
      <w:r w:rsidRPr="00E46FA3">
        <w:rPr>
          <w:i/>
          <w:iCs/>
        </w:rPr>
        <w:t>. What features are the most important to add in the web application to improve communication</w:t>
      </w:r>
      <w:r w:rsidRPr="00E46FA3">
        <w:rPr>
          <w:i/>
          <w:iCs/>
          <w:lang w:val="en-ZA"/>
        </w:rPr>
        <w:t>?</w:t>
      </w:r>
    </w:p>
    <w:p w14:paraId="52FA2568" w14:textId="38A0E338" w:rsidR="00FB79E9" w:rsidRDefault="009A79A1" w:rsidP="00FB79E9">
      <w:pPr>
        <w:pStyle w:val="ListParagraph"/>
        <w:numPr>
          <w:ilvl w:val="0"/>
          <w:numId w:val="37"/>
        </w:numPr>
        <w:rPr>
          <w:lang w:val="en-ZA"/>
        </w:rPr>
      </w:pPr>
      <w:r>
        <w:rPr>
          <w:lang w:val="en-ZA"/>
        </w:rPr>
        <w:t>Issue queues, to exchange information about development, to give feedback as a project manager and developer.</w:t>
      </w:r>
    </w:p>
    <w:p w14:paraId="0F39A3A7" w14:textId="1F27C5B7" w:rsidR="00E24E11" w:rsidRPr="00FB79E9" w:rsidRDefault="00E24E11" w:rsidP="00FB79E9">
      <w:pPr>
        <w:pStyle w:val="ListParagraph"/>
        <w:numPr>
          <w:ilvl w:val="0"/>
          <w:numId w:val="37"/>
        </w:numPr>
        <w:rPr>
          <w:lang w:val="en-ZA"/>
        </w:rPr>
      </w:pPr>
      <w:r>
        <w:rPr>
          <w:lang w:val="en-ZA"/>
        </w:rPr>
        <w:t>Use existing or create a chat system, such as Slack</w:t>
      </w:r>
      <w:r w:rsidR="00923B4E">
        <w:rPr>
          <w:lang w:val="en-ZA"/>
        </w:rPr>
        <w:t>,</w:t>
      </w:r>
      <w:r>
        <w:rPr>
          <w:lang w:val="en-ZA"/>
        </w:rPr>
        <w:t xml:space="preserve"> Discord</w:t>
      </w:r>
      <w:r w:rsidR="00923B4E">
        <w:rPr>
          <w:lang w:val="en-ZA"/>
        </w:rPr>
        <w:t xml:space="preserve"> or Whats</w:t>
      </w:r>
      <w:r w:rsidR="00E972A4">
        <w:rPr>
          <w:lang w:val="en-ZA"/>
        </w:rPr>
        <w:t>A</w:t>
      </w:r>
      <w:r w:rsidR="00923B4E">
        <w:rPr>
          <w:lang w:val="en-ZA"/>
        </w:rPr>
        <w:t>pp</w:t>
      </w:r>
      <w:r>
        <w:rPr>
          <w:lang w:val="en-ZA"/>
        </w:rPr>
        <w:t>.</w:t>
      </w:r>
    </w:p>
    <w:p w14:paraId="3B121109" w14:textId="77777777" w:rsidR="00FB79E9" w:rsidRDefault="00FB79E9" w:rsidP="00FB79E9">
      <w:pPr>
        <w:pStyle w:val="ListParagraph"/>
        <w:numPr>
          <w:ilvl w:val="0"/>
          <w:numId w:val="36"/>
        </w:numPr>
        <w:rPr>
          <w:lang w:val="en-ZA"/>
        </w:rPr>
      </w:pPr>
      <w:r>
        <w:rPr>
          <w:lang w:val="en-ZA"/>
        </w:rPr>
        <w:t>There should also be a calendar, to make it easier to organize meetings between employees and have a general idea of what is going on in the company.</w:t>
      </w:r>
    </w:p>
    <w:p w14:paraId="3F2458B1" w14:textId="77777777" w:rsidR="00FB79E9" w:rsidRDefault="00FB79E9" w:rsidP="00FB79E9">
      <w:pPr>
        <w:pStyle w:val="ListParagraph"/>
        <w:numPr>
          <w:ilvl w:val="0"/>
          <w:numId w:val="36"/>
        </w:numPr>
        <w:rPr>
          <w:lang w:val="en-ZA"/>
        </w:rPr>
      </w:pPr>
      <w:r>
        <w:rPr>
          <w:lang w:val="en-ZA"/>
        </w:rPr>
        <w:t>There should be a way for everyone to see with what other employees are busy with, and if they are too busy to talk to.</w:t>
      </w:r>
    </w:p>
    <w:p w14:paraId="2986FE5D" w14:textId="5FC06D95" w:rsidR="0096269A" w:rsidRPr="00BC405A" w:rsidRDefault="00FB79E9" w:rsidP="0096269A">
      <w:pPr>
        <w:pStyle w:val="ListParagraph"/>
        <w:numPr>
          <w:ilvl w:val="0"/>
          <w:numId w:val="36"/>
        </w:numPr>
        <w:rPr>
          <w:lang w:val="en-ZA"/>
        </w:rPr>
      </w:pPr>
      <w:r>
        <w:rPr>
          <w:lang w:val="en-ZA"/>
        </w:rPr>
        <w:t>A dashboard to see only the most important information at first glance.</w:t>
      </w:r>
    </w:p>
    <w:p w14:paraId="541A8CEF" w14:textId="1ADA445E" w:rsidR="0096269A" w:rsidRPr="00E46FA3" w:rsidRDefault="0096269A" w:rsidP="00E46FA3">
      <w:pPr>
        <w:rPr>
          <w:b/>
          <w:bCs/>
          <w:i/>
          <w:iCs/>
          <w:lang w:val="en-ZA"/>
        </w:rPr>
      </w:pPr>
      <w:r w:rsidRPr="00E46FA3">
        <w:rPr>
          <w:i/>
          <w:iCs/>
        </w:rPr>
        <w:t>4.4.</w:t>
      </w:r>
      <w:r w:rsidR="00560D27" w:rsidRPr="00E46FA3">
        <w:rPr>
          <w:i/>
          <w:iCs/>
        </w:rPr>
        <w:t>5</w:t>
      </w:r>
      <w:r w:rsidRPr="00E46FA3">
        <w:rPr>
          <w:i/>
          <w:iCs/>
        </w:rPr>
        <w:t xml:space="preserve">. What </w:t>
      </w:r>
      <w:r w:rsidR="00BC405A" w:rsidRPr="00E46FA3">
        <w:rPr>
          <w:i/>
          <w:iCs/>
        </w:rPr>
        <w:t>value are we adding to the company</w:t>
      </w:r>
      <w:r w:rsidRPr="00E46FA3">
        <w:rPr>
          <w:i/>
          <w:iCs/>
          <w:lang w:val="en-ZA"/>
        </w:rPr>
        <w:t>?</w:t>
      </w:r>
    </w:p>
    <w:p w14:paraId="09BE76F9" w14:textId="77777777" w:rsidR="000534A1" w:rsidRDefault="00866D40" w:rsidP="00866D40">
      <w:pPr>
        <w:pStyle w:val="ListParagraph"/>
        <w:numPr>
          <w:ilvl w:val="0"/>
          <w:numId w:val="38"/>
        </w:numPr>
        <w:rPr>
          <w:lang w:val="en-ZA"/>
        </w:rPr>
      </w:pPr>
      <w:r>
        <w:rPr>
          <w:lang w:val="en-ZA"/>
        </w:rPr>
        <w:t xml:space="preserve">Not immediately interrupting an employee, but still notify that something important is waiting for their attention. </w:t>
      </w:r>
    </w:p>
    <w:p w14:paraId="6E6DEF74" w14:textId="361A63A3" w:rsidR="00BC405A" w:rsidRPr="00556F5D" w:rsidRDefault="000534A1" w:rsidP="00866D40">
      <w:pPr>
        <w:pStyle w:val="ListParagraph"/>
        <w:numPr>
          <w:ilvl w:val="0"/>
          <w:numId w:val="38"/>
        </w:numPr>
        <w:rPr>
          <w:lang w:val="en-ZA"/>
        </w:rPr>
      </w:pPr>
      <w:r>
        <w:rPr>
          <w:lang w:val="en-ZA"/>
        </w:rPr>
        <w:t>C</w:t>
      </w:r>
      <w:r w:rsidR="00866D40">
        <w:rPr>
          <w:lang w:val="en-ZA"/>
        </w:rPr>
        <w:t>reate a more relaxed environment, while still maintaining order in the company.</w:t>
      </w:r>
    </w:p>
    <w:p w14:paraId="0A211349" w14:textId="0AEA2DC3" w:rsidR="00A338B4" w:rsidRPr="00A338B4" w:rsidRDefault="00556F5D" w:rsidP="00866D40">
      <w:pPr>
        <w:pStyle w:val="ListParagraph"/>
        <w:numPr>
          <w:ilvl w:val="0"/>
          <w:numId w:val="38"/>
        </w:numPr>
        <w:rPr>
          <w:lang w:val="en-ZA"/>
        </w:rPr>
      </w:pPr>
      <w:r>
        <w:rPr>
          <w:lang w:val="en-ZA"/>
        </w:rPr>
        <w:t>Easy access to the desired communication in the company</w:t>
      </w:r>
      <w:r w:rsidR="00EB7B70">
        <w:rPr>
          <w:lang w:val="en-ZA"/>
        </w:rPr>
        <w:t xml:space="preserve"> and less miscommunication.</w:t>
      </w:r>
    </w:p>
    <w:p w14:paraId="171BD16B" w14:textId="5EE91050" w:rsidR="00556F5D" w:rsidRPr="00866D40" w:rsidRDefault="00A338B4" w:rsidP="00866D40">
      <w:pPr>
        <w:pStyle w:val="ListParagraph"/>
        <w:numPr>
          <w:ilvl w:val="0"/>
          <w:numId w:val="38"/>
        </w:numPr>
        <w:rPr>
          <w:lang w:val="en-ZA"/>
        </w:rPr>
      </w:pPr>
      <w:r>
        <w:rPr>
          <w:lang w:val="en-ZA"/>
        </w:rPr>
        <w:t>More effective communication between employees</w:t>
      </w:r>
      <w:r w:rsidR="00AF6EBD">
        <w:rPr>
          <w:lang w:val="en-ZA"/>
        </w:rPr>
        <w:t>, this leads to less time wasted, better quality of work and more money being made.</w:t>
      </w:r>
    </w:p>
    <w:p w14:paraId="2B83D5B2" w14:textId="60DC9096" w:rsidR="00160E62" w:rsidRPr="00E46FA3" w:rsidRDefault="00160E62" w:rsidP="00E46FA3">
      <w:pPr>
        <w:rPr>
          <w:b/>
          <w:bCs/>
          <w:i/>
          <w:iCs/>
          <w:lang w:val="en-ZA"/>
        </w:rPr>
      </w:pPr>
      <w:r w:rsidRPr="00E46FA3">
        <w:rPr>
          <w:i/>
          <w:iCs/>
        </w:rPr>
        <w:t>4.4.</w:t>
      </w:r>
      <w:r w:rsidR="005E68F0" w:rsidRPr="00E46FA3">
        <w:rPr>
          <w:i/>
          <w:iCs/>
        </w:rPr>
        <w:t>6</w:t>
      </w:r>
      <w:r w:rsidRPr="00E46FA3">
        <w:rPr>
          <w:i/>
          <w:iCs/>
        </w:rPr>
        <w:t>. At each stage of development, what do you see as success</w:t>
      </w:r>
      <w:r w:rsidRPr="00E46FA3">
        <w:rPr>
          <w:i/>
          <w:iCs/>
          <w:lang w:val="en-ZA"/>
        </w:rPr>
        <w:t>?</w:t>
      </w:r>
    </w:p>
    <w:p w14:paraId="4BD88343" w14:textId="0F104E38" w:rsidR="0096269A" w:rsidRPr="009D54D3" w:rsidRDefault="009D54D3" w:rsidP="005E68F0">
      <w:pPr>
        <w:pStyle w:val="ListParagraph"/>
        <w:numPr>
          <w:ilvl w:val="0"/>
          <w:numId w:val="39"/>
        </w:numPr>
        <w:rPr>
          <w:lang w:val="en-ZA"/>
        </w:rPr>
      </w:pPr>
      <w:r>
        <w:rPr>
          <w:lang w:val="en-ZA"/>
        </w:rPr>
        <w:t xml:space="preserve">As a user, the </w:t>
      </w:r>
      <w:proofErr w:type="gramStart"/>
      <w:r>
        <w:rPr>
          <w:lang w:val="en-ZA"/>
        </w:rPr>
        <w:t>end product</w:t>
      </w:r>
      <w:proofErr w:type="gramEnd"/>
      <w:r>
        <w:rPr>
          <w:lang w:val="en-ZA"/>
        </w:rPr>
        <w:t xml:space="preserve"> is important. It should be bug free, easy to use and learn. It should also look formal.</w:t>
      </w:r>
    </w:p>
    <w:p w14:paraId="4B9417F2" w14:textId="4A2DCAEE" w:rsidR="009D54D3" w:rsidRPr="009D54D3" w:rsidRDefault="009D54D3" w:rsidP="005E68F0">
      <w:pPr>
        <w:pStyle w:val="ListParagraph"/>
        <w:numPr>
          <w:ilvl w:val="0"/>
          <w:numId w:val="39"/>
        </w:numPr>
        <w:rPr>
          <w:lang w:val="en-ZA"/>
        </w:rPr>
      </w:pPr>
      <w:proofErr w:type="gramStart"/>
      <w:r>
        <w:rPr>
          <w:lang w:val="en-ZA"/>
        </w:rPr>
        <w:lastRenderedPageBreak/>
        <w:t>As a project manager, each sprint</w:t>
      </w:r>
      <w:proofErr w:type="gramEnd"/>
      <w:r>
        <w:rPr>
          <w:lang w:val="en-ZA"/>
        </w:rPr>
        <w:t xml:space="preserve"> should be finished on time, bugs should be to a minimum.</w:t>
      </w:r>
      <w:r w:rsidR="00782BC0">
        <w:rPr>
          <w:lang w:val="en-ZA"/>
        </w:rPr>
        <w:t xml:space="preserve"> If this is not achieved, a different approach should be taken to improve on the quality of the project.</w:t>
      </w:r>
    </w:p>
    <w:p w14:paraId="1C495F70" w14:textId="603AF253" w:rsidR="009D54D3" w:rsidRPr="009D54D3" w:rsidRDefault="009D54D3" w:rsidP="005E68F0">
      <w:pPr>
        <w:pStyle w:val="ListParagraph"/>
        <w:numPr>
          <w:ilvl w:val="0"/>
          <w:numId w:val="39"/>
        </w:numPr>
        <w:rPr>
          <w:lang w:val="en-ZA"/>
        </w:rPr>
      </w:pPr>
      <w:r>
        <w:rPr>
          <w:lang w:val="en-ZA"/>
        </w:rPr>
        <w:t xml:space="preserve">Propper testing should be in place, this should include unit testing and </w:t>
      </w:r>
      <w:r w:rsidR="00977DEA">
        <w:rPr>
          <w:lang w:val="en-ZA"/>
        </w:rPr>
        <w:t>user acceptance</w:t>
      </w:r>
      <w:r>
        <w:rPr>
          <w:lang w:val="en-ZA"/>
        </w:rPr>
        <w:t xml:space="preserve"> testing.</w:t>
      </w:r>
    </w:p>
    <w:p w14:paraId="21E24BA1" w14:textId="2A258FDF" w:rsidR="009D54D3" w:rsidRPr="005E68F0" w:rsidRDefault="009D54D3" w:rsidP="005E68F0">
      <w:pPr>
        <w:pStyle w:val="ListParagraph"/>
        <w:numPr>
          <w:ilvl w:val="0"/>
          <w:numId w:val="39"/>
        </w:numPr>
        <w:rPr>
          <w:lang w:val="en-ZA"/>
        </w:rPr>
      </w:pPr>
      <w:r>
        <w:rPr>
          <w:lang w:val="en-ZA"/>
        </w:rPr>
        <w:t>At the end documentation should be in place for users.</w:t>
      </w:r>
    </w:p>
    <w:p w14:paraId="2D2C8911" w14:textId="40FCFEB8" w:rsidR="00FA0B9D" w:rsidRPr="00E46FA3" w:rsidRDefault="00FA0B9D" w:rsidP="00E46FA3">
      <w:pPr>
        <w:rPr>
          <w:b/>
          <w:bCs/>
          <w:i/>
          <w:iCs/>
          <w:lang w:val="en-ZA"/>
        </w:rPr>
      </w:pPr>
      <w:r w:rsidRPr="00E46FA3">
        <w:rPr>
          <w:i/>
          <w:iCs/>
        </w:rPr>
        <w:t>4.4.</w:t>
      </w:r>
      <w:r w:rsidR="00F411CE" w:rsidRPr="00E46FA3">
        <w:rPr>
          <w:i/>
          <w:iCs/>
        </w:rPr>
        <w:t>7</w:t>
      </w:r>
      <w:r w:rsidRPr="00E46FA3">
        <w:rPr>
          <w:i/>
          <w:iCs/>
        </w:rPr>
        <w:t>. What are the underlying assumptions when developing the web application?</w:t>
      </w:r>
    </w:p>
    <w:p w14:paraId="5F088328" w14:textId="6702B967" w:rsidR="00302063" w:rsidRDefault="000855BA" w:rsidP="000855BA">
      <w:pPr>
        <w:pStyle w:val="ListParagraph"/>
        <w:numPr>
          <w:ilvl w:val="0"/>
          <w:numId w:val="42"/>
        </w:numPr>
        <w:rPr>
          <w:b/>
          <w:bCs/>
        </w:rPr>
      </w:pPr>
      <w:r>
        <w:t xml:space="preserve">The users’ </w:t>
      </w:r>
      <w:r w:rsidR="00096FAC">
        <w:t>experience</w:t>
      </w:r>
      <w:r>
        <w:t xml:space="preserve"> is always first, and the changes should be made to benefit them.</w:t>
      </w:r>
    </w:p>
    <w:p w14:paraId="61616827" w14:textId="12A9B145" w:rsidR="000855BA" w:rsidRDefault="000855BA" w:rsidP="000855BA">
      <w:pPr>
        <w:pStyle w:val="ListParagraph"/>
        <w:numPr>
          <w:ilvl w:val="0"/>
          <w:numId w:val="42"/>
        </w:numPr>
        <w:rPr>
          <w:b/>
          <w:bCs/>
        </w:rPr>
      </w:pPr>
      <w:r>
        <w:t>There should always be a preview of the work that has been done, this will happen after each sprint.</w:t>
      </w:r>
    </w:p>
    <w:p w14:paraId="089F6CA8" w14:textId="6E8F9DE0" w:rsidR="006F57C5" w:rsidRPr="00096FAC" w:rsidRDefault="00391811" w:rsidP="006F57C5">
      <w:pPr>
        <w:pStyle w:val="ListParagraph"/>
        <w:numPr>
          <w:ilvl w:val="0"/>
          <w:numId w:val="42"/>
        </w:numPr>
        <w:rPr>
          <w:b/>
          <w:bCs/>
        </w:rPr>
      </w:pPr>
      <w:r>
        <w:t>It is sometimes better to use an off the shelf product than to make your own, it is usually cheaper.</w:t>
      </w:r>
    </w:p>
    <w:p w14:paraId="16A88513" w14:textId="47D2F94C" w:rsidR="00096FAC" w:rsidRPr="006F57C5" w:rsidRDefault="00096FAC" w:rsidP="006F57C5">
      <w:pPr>
        <w:pStyle w:val="ListParagraph"/>
        <w:numPr>
          <w:ilvl w:val="0"/>
          <w:numId w:val="42"/>
        </w:numPr>
        <w:rPr>
          <w:b/>
          <w:bCs/>
        </w:rPr>
      </w:pPr>
      <w:r>
        <w:t>Do not waste time or money on creating functionality that do not benefit your project.</w:t>
      </w:r>
    </w:p>
    <w:p w14:paraId="64F158A5" w14:textId="46237B3D" w:rsidR="00F741BB" w:rsidRDefault="00302063" w:rsidP="00F741BB">
      <w:pPr>
        <w:pStyle w:val="Heading2"/>
        <w:numPr>
          <w:ilvl w:val="0"/>
          <w:numId w:val="0"/>
        </w:numPr>
        <w:ind w:left="567" w:hanging="113"/>
      </w:pPr>
      <w:bookmarkStart w:id="20" w:name="_Toc82224981"/>
      <w:r>
        <w:t>4.</w:t>
      </w:r>
      <w:r w:rsidR="00BF79B1">
        <w:t>5</w:t>
      </w:r>
      <w:r w:rsidR="001C6DDE">
        <w:t xml:space="preserve">. Analysis of data obtained from </w:t>
      </w:r>
      <w:r w:rsidR="00491D19">
        <w:t>data Analysis</w:t>
      </w:r>
      <w:bookmarkEnd w:id="20"/>
    </w:p>
    <w:p w14:paraId="54224E21" w14:textId="05341933" w:rsidR="00302063" w:rsidRDefault="00BF79B1" w:rsidP="001C4879">
      <w:r>
        <w:t xml:space="preserve">The data analysis technique that </w:t>
      </w:r>
      <w:r w:rsidR="00C61CC5">
        <w:t>was</w:t>
      </w:r>
      <w:r>
        <w:t xml:space="preserve"> used </w:t>
      </w:r>
      <w:r w:rsidR="00393F73">
        <w:t>for</w:t>
      </w:r>
      <w:r>
        <w:t xml:space="preserve"> this study is open coding</w:t>
      </w:r>
      <w:r w:rsidR="00F411CE">
        <w:t>, more specifically line-by-line coding</w:t>
      </w:r>
      <w:r w:rsidR="00393F73">
        <w:t>,</w:t>
      </w:r>
      <w:r w:rsidR="00F411CE">
        <w:t xml:space="preserve"> which is analysing the data line by line</w:t>
      </w:r>
      <w:r w:rsidR="00393F73">
        <w:t xml:space="preserve"> </w:t>
      </w:r>
      <w:r w:rsidR="00393F73">
        <w:fldChar w:fldCharType="begin"/>
      </w:r>
      <w:r w:rsidR="00393F73">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rsidR="00393F73">
        <w:fldChar w:fldCharType="separate"/>
      </w:r>
      <w:r w:rsidR="00393F73">
        <w:rPr>
          <w:noProof/>
        </w:rPr>
        <w:t>(Khandkar, 2009)</w:t>
      </w:r>
      <w:r w:rsidR="00393F73">
        <w:fldChar w:fldCharType="end"/>
      </w:r>
      <w:r w:rsidR="00393F73">
        <w:t xml:space="preserve">. Open coding is the qualitative data analysis technique for </w:t>
      </w:r>
      <w:r w:rsidR="00F52FA8">
        <w:t>creating</w:t>
      </w:r>
      <w:r w:rsidR="00393F73">
        <w:t xml:space="preserve"> categories that order data according to their similarities and differences </w:t>
      </w:r>
      <w:r w:rsidR="00393F73">
        <w:fldChar w:fldCharType="begin"/>
      </w:r>
      <w:r w:rsidR="00393F73">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rsidR="00393F73">
        <w:fldChar w:fldCharType="separate"/>
      </w:r>
      <w:r w:rsidR="00393F73">
        <w:rPr>
          <w:noProof/>
        </w:rPr>
        <w:t>Khandkar (2009)</w:t>
      </w:r>
      <w:r w:rsidR="00393F73">
        <w:fldChar w:fldCharType="end"/>
      </w:r>
      <w:r w:rsidR="00393F73">
        <w:t>. Line-by-line coding</w:t>
      </w:r>
      <w:r w:rsidR="00F411CE">
        <w:t xml:space="preserve"> is important for building different concepts</w:t>
      </w:r>
      <w:r w:rsidR="00393F73">
        <w:t xml:space="preserve"> out of a small-scale data set, making it perfect for this study</w:t>
      </w:r>
      <w:r w:rsidR="00F411CE">
        <w:t>.</w:t>
      </w:r>
      <w:r w:rsidR="00393F73">
        <w:t xml:space="preserve"> </w:t>
      </w:r>
    </w:p>
    <w:p w14:paraId="3AB77ED6" w14:textId="27937835" w:rsidR="005D5CAA" w:rsidRDefault="005D5CAA" w:rsidP="001C4879">
      <w:r>
        <w:t xml:space="preserve">When the analysis of the qualitative data was done, meaning units were extracted from the transcribed interview texts, then condensed into smaller meaning units, this relates to an assigned code and form part of the category. Each question was broken up into </w:t>
      </w:r>
      <w:r>
        <w:lastRenderedPageBreak/>
        <w:t xml:space="preserve">meaning units and examples of the interviewee response was given of that meaning unit. </w:t>
      </w:r>
    </w:p>
    <w:p w14:paraId="25E118B8" w14:textId="3DABDA51" w:rsidR="00F411CE" w:rsidRDefault="00F411CE" w:rsidP="001C4879">
      <w:r>
        <w:t xml:space="preserve">Feedback obtained </w:t>
      </w:r>
      <w:r w:rsidR="008422C8">
        <w:t>for</w:t>
      </w:r>
      <w:r>
        <w:t xml:space="preserve"> question 1 is analysed in table 4.5.1 below.</w:t>
      </w:r>
    </w:p>
    <w:p w14:paraId="6479634B" w14:textId="71DE3FAA" w:rsidR="001909FC" w:rsidRDefault="001909FC" w:rsidP="001909FC">
      <w:pPr>
        <w:pStyle w:val="Caption"/>
      </w:pPr>
      <w:r>
        <w:t>Table 4.5.1: Question 1 feedback</w:t>
      </w:r>
    </w:p>
    <w:tbl>
      <w:tblPr>
        <w:tblStyle w:val="TableGrid"/>
        <w:tblW w:w="0" w:type="auto"/>
        <w:tblLook w:val="04A0" w:firstRow="1" w:lastRow="0" w:firstColumn="1" w:lastColumn="0" w:noHBand="0" w:noVBand="1"/>
      </w:tblPr>
      <w:tblGrid>
        <w:gridCol w:w="3936"/>
        <w:gridCol w:w="5635"/>
      </w:tblGrid>
      <w:tr w:rsidR="00F411CE" w14:paraId="2089DB34" w14:textId="77777777" w:rsidTr="00412869">
        <w:tc>
          <w:tcPr>
            <w:tcW w:w="9571" w:type="dxa"/>
            <w:gridSpan w:val="2"/>
          </w:tcPr>
          <w:p w14:paraId="16E66A54" w14:textId="6D7E64CA" w:rsidR="00F411CE" w:rsidRPr="008D6374" w:rsidRDefault="00DF60D4" w:rsidP="001C4879">
            <w:pPr>
              <w:rPr>
                <w:b/>
                <w:bCs/>
                <w:i/>
                <w:iCs/>
              </w:rPr>
            </w:pPr>
            <w:r>
              <w:rPr>
                <w:b/>
                <w:bCs/>
                <w:i/>
                <w:iCs/>
              </w:rPr>
              <w:t xml:space="preserve">1. </w:t>
            </w:r>
            <w:r w:rsidR="00F411CE" w:rsidRPr="008D6374">
              <w:rPr>
                <w:b/>
                <w:bCs/>
                <w:i/>
                <w:iCs/>
              </w:rPr>
              <w:t>What should the web application regarding communication accomplish at a software company?</w:t>
            </w:r>
          </w:p>
        </w:tc>
      </w:tr>
      <w:tr w:rsidR="00F411CE" w14:paraId="481A40B9" w14:textId="77777777" w:rsidTr="006412B7">
        <w:trPr>
          <w:trHeight w:val="418"/>
        </w:trPr>
        <w:tc>
          <w:tcPr>
            <w:tcW w:w="3936" w:type="dxa"/>
          </w:tcPr>
          <w:p w14:paraId="63AB26B1" w14:textId="555E600A" w:rsidR="00F411CE" w:rsidRPr="008422C8" w:rsidRDefault="008422C8" w:rsidP="001C4879">
            <w:pPr>
              <w:rPr>
                <w:b/>
                <w:bCs/>
              </w:rPr>
            </w:pPr>
            <w:r w:rsidRPr="008422C8">
              <w:rPr>
                <w:b/>
                <w:bCs/>
              </w:rPr>
              <w:t>Meaning unit</w:t>
            </w:r>
          </w:p>
        </w:tc>
        <w:tc>
          <w:tcPr>
            <w:tcW w:w="5635" w:type="dxa"/>
          </w:tcPr>
          <w:p w14:paraId="37F8351C" w14:textId="06AE890D" w:rsidR="00F411CE" w:rsidRPr="008422C8" w:rsidRDefault="008422C8" w:rsidP="001C4879">
            <w:pPr>
              <w:rPr>
                <w:b/>
                <w:bCs/>
              </w:rPr>
            </w:pPr>
            <w:r w:rsidRPr="008422C8">
              <w:rPr>
                <w:b/>
                <w:bCs/>
              </w:rPr>
              <w:t>Interviewee response</w:t>
            </w:r>
          </w:p>
        </w:tc>
      </w:tr>
      <w:tr w:rsidR="00C10897" w14:paraId="4B70B368" w14:textId="77777777" w:rsidTr="006412B7">
        <w:tc>
          <w:tcPr>
            <w:tcW w:w="3936" w:type="dxa"/>
            <w:vMerge w:val="restart"/>
          </w:tcPr>
          <w:p w14:paraId="3231D2F9" w14:textId="697A522F" w:rsidR="00C10897" w:rsidRDefault="002F6C38" w:rsidP="001C4879">
            <w:r>
              <w:t>Improve</w:t>
            </w:r>
            <w:r w:rsidR="00C10897">
              <w:t xml:space="preserve"> communication</w:t>
            </w:r>
          </w:p>
        </w:tc>
        <w:tc>
          <w:tcPr>
            <w:tcW w:w="5635" w:type="dxa"/>
          </w:tcPr>
          <w:p w14:paraId="3C776529" w14:textId="2131DCE4" w:rsidR="00C10897" w:rsidRDefault="00C10897" w:rsidP="001C4879">
            <w:r>
              <w:t>“The web application should enhance the communication between management and developers at the company”</w:t>
            </w:r>
          </w:p>
        </w:tc>
      </w:tr>
      <w:tr w:rsidR="00C10897" w14:paraId="223AE436" w14:textId="77777777" w:rsidTr="006412B7">
        <w:tc>
          <w:tcPr>
            <w:tcW w:w="3936" w:type="dxa"/>
            <w:vMerge/>
          </w:tcPr>
          <w:p w14:paraId="3D9F6AA2" w14:textId="77777777" w:rsidR="00C10897" w:rsidRDefault="00C10897" w:rsidP="001C4879"/>
        </w:tc>
        <w:tc>
          <w:tcPr>
            <w:tcW w:w="5635" w:type="dxa"/>
          </w:tcPr>
          <w:p w14:paraId="27CA9821" w14:textId="656F5F94" w:rsidR="00C10897" w:rsidRDefault="00C10897" w:rsidP="001C4879">
            <w:r>
              <w:t>“It should feel that you put less effort into communicating with your employees.”</w:t>
            </w:r>
          </w:p>
        </w:tc>
      </w:tr>
      <w:tr w:rsidR="00C10897" w14:paraId="15A58E44" w14:textId="77777777" w:rsidTr="006412B7">
        <w:tc>
          <w:tcPr>
            <w:tcW w:w="3936" w:type="dxa"/>
            <w:vMerge w:val="restart"/>
          </w:tcPr>
          <w:p w14:paraId="61C81BCC" w14:textId="52DDC21C" w:rsidR="00C10897" w:rsidRDefault="00C10897" w:rsidP="001C4879">
            <w:r>
              <w:t>Update user about important information</w:t>
            </w:r>
          </w:p>
        </w:tc>
        <w:tc>
          <w:tcPr>
            <w:tcW w:w="5635" w:type="dxa"/>
          </w:tcPr>
          <w:p w14:paraId="54DF4D4E" w14:textId="311DF5E7" w:rsidR="00C10897" w:rsidRDefault="00C10897" w:rsidP="001C4879">
            <w:r>
              <w:t xml:space="preserve">“The web application has to let us know when the plans of the project </w:t>
            </w:r>
            <w:proofErr w:type="gramStart"/>
            <w:r>
              <w:t>has</w:t>
            </w:r>
            <w:proofErr w:type="gramEnd"/>
            <w:r>
              <w:t xml:space="preserve"> changed.”</w:t>
            </w:r>
          </w:p>
        </w:tc>
      </w:tr>
      <w:tr w:rsidR="00C10897" w14:paraId="64A01FD1" w14:textId="77777777" w:rsidTr="006412B7">
        <w:tc>
          <w:tcPr>
            <w:tcW w:w="3936" w:type="dxa"/>
            <w:vMerge/>
          </w:tcPr>
          <w:p w14:paraId="3319517D" w14:textId="77777777" w:rsidR="00C10897" w:rsidRDefault="00C10897" w:rsidP="001C4879"/>
        </w:tc>
        <w:tc>
          <w:tcPr>
            <w:tcW w:w="5635" w:type="dxa"/>
          </w:tcPr>
          <w:p w14:paraId="6D58040C" w14:textId="42D53197" w:rsidR="00C10897" w:rsidRPr="00C10897" w:rsidRDefault="00C10897" w:rsidP="00C10897">
            <w:pPr>
              <w:rPr>
                <w:b/>
                <w:bCs/>
              </w:rPr>
            </w:pPr>
            <w:r>
              <w:t>“The web application should send notifications to remind you of something important.”</w:t>
            </w:r>
          </w:p>
        </w:tc>
      </w:tr>
    </w:tbl>
    <w:p w14:paraId="7B9B96F7" w14:textId="4B18726B" w:rsidR="002F6C38" w:rsidRDefault="002F6C38" w:rsidP="001C4879"/>
    <w:p w14:paraId="3AE39C8D" w14:textId="460B85ED" w:rsidR="008D6374" w:rsidRDefault="002F6C38" w:rsidP="001C4879">
      <w:r>
        <w:t>As seen in Table 4.5.1 above, the artefact should focus on improving communication while putting less effort into communicating with employees. The user should also be getting updates on important information on an efficient manner.</w:t>
      </w:r>
    </w:p>
    <w:p w14:paraId="40A3A352" w14:textId="393B8246" w:rsidR="008D6374" w:rsidRDefault="00FC5C7D" w:rsidP="008D6374">
      <w:r>
        <w:t>The f</w:t>
      </w:r>
      <w:r w:rsidR="008D6374">
        <w:t xml:space="preserve">eedback obtained </w:t>
      </w:r>
      <w:r w:rsidR="008422C8">
        <w:t>for</w:t>
      </w:r>
      <w:r w:rsidR="008D6374">
        <w:t xml:space="preserve"> question 2 is analysed in table 4.5.2 below.</w:t>
      </w:r>
    </w:p>
    <w:p w14:paraId="34CB9BC5" w14:textId="61A763D9" w:rsidR="001909FC" w:rsidRDefault="001909FC" w:rsidP="001909FC">
      <w:pPr>
        <w:pStyle w:val="Caption"/>
      </w:pPr>
      <w:r>
        <w:t>Table 4.5.2: Question 2 feedback</w:t>
      </w:r>
    </w:p>
    <w:tbl>
      <w:tblPr>
        <w:tblStyle w:val="TableGrid"/>
        <w:tblW w:w="0" w:type="auto"/>
        <w:tblLook w:val="04A0" w:firstRow="1" w:lastRow="0" w:firstColumn="1" w:lastColumn="0" w:noHBand="0" w:noVBand="1"/>
      </w:tblPr>
      <w:tblGrid>
        <w:gridCol w:w="3936"/>
        <w:gridCol w:w="5635"/>
      </w:tblGrid>
      <w:tr w:rsidR="008D6374" w14:paraId="584B26B0" w14:textId="77777777" w:rsidTr="00D3631C">
        <w:tc>
          <w:tcPr>
            <w:tcW w:w="9571" w:type="dxa"/>
            <w:gridSpan w:val="2"/>
          </w:tcPr>
          <w:p w14:paraId="60BD469F" w14:textId="3902B607" w:rsidR="008D6374" w:rsidRPr="008D6374" w:rsidRDefault="00DF60D4" w:rsidP="00D3631C">
            <w:pPr>
              <w:rPr>
                <w:b/>
                <w:bCs/>
                <w:i/>
              </w:rPr>
            </w:pPr>
            <w:r>
              <w:rPr>
                <w:b/>
                <w:bCs/>
                <w:i/>
              </w:rPr>
              <w:t xml:space="preserve">2. </w:t>
            </w:r>
            <w:r w:rsidR="008D6374" w:rsidRPr="008D6374">
              <w:rPr>
                <w:b/>
                <w:bCs/>
                <w:i/>
              </w:rPr>
              <w:t>What problems will the web application solve at a software company?</w:t>
            </w:r>
          </w:p>
        </w:tc>
      </w:tr>
      <w:tr w:rsidR="008D6374" w14:paraId="1D41739F" w14:textId="77777777" w:rsidTr="006412B7">
        <w:trPr>
          <w:trHeight w:val="418"/>
        </w:trPr>
        <w:tc>
          <w:tcPr>
            <w:tcW w:w="3936" w:type="dxa"/>
          </w:tcPr>
          <w:p w14:paraId="5618217A" w14:textId="2D0820A4" w:rsidR="008D6374" w:rsidRPr="008422C8" w:rsidRDefault="008422C8" w:rsidP="00D3631C">
            <w:pPr>
              <w:rPr>
                <w:b/>
                <w:bCs/>
              </w:rPr>
            </w:pPr>
            <w:r w:rsidRPr="008422C8">
              <w:rPr>
                <w:b/>
                <w:bCs/>
              </w:rPr>
              <w:t>Meaning unit</w:t>
            </w:r>
          </w:p>
        </w:tc>
        <w:tc>
          <w:tcPr>
            <w:tcW w:w="5635" w:type="dxa"/>
          </w:tcPr>
          <w:p w14:paraId="76C9229A" w14:textId="7A75BA2F" w:rsidR="008D6374" w:rsidRPr="008422C8" w:rsidRDefault="008422C8" w:rsidP="00D3631C">
            <w:pPr>
              <w:rPr>
                <w:b/>
                <w:bCs/>
              </w:rPr>
            </w:pPr>
            <w:r w:rsidRPr="008422C8">
              <w:rPr>
                <w:b/>
                <w:bCs/>
              </w:rPr>
              <w:t>Interviewee response</w:t>
            </w:r>
          </w:p>
        </w:tc>
      </w:tr>
      <w:tr w:rsidR="006412B7" w14:paraId="0896F14C" w14:textId="77777777" w:rsidTr="006412B7">
        <w:tc>
          <w:tcPr>
            <w:tcW w:w="3936" w:type="dxa"/>
            <w:vMerge w:val="restart"/>
          </w:tcPr>
          <w:p w14:paraId="72FD5008" w14:textId="48D492F0" w:rsidR="006412B7" w:rsidRDefault="006412B7" w:rsidP="00D3631C">
            <w:r>
              <w:lastRenderedPageBreak/>
              <w:t>More productivity</w:t>
            </w:r>
          </w:p>
        </w:tc>
        <w:tc>
          <w:tcPr>
            <w:tcW w:w="5635" w:type="dxa"/>
          </w:tcPr>
          <w:p w14:paraId="7AF448BA" w14:textId="6304BC6D" w:rsidR="006412B7" w:rsidRDefault="006412B7" w:rsidP="00D3631C">
            <w:r>
              <w:t>“Making developers more productive and creative as they do not have to look at their phones periodically.”</w:t>
            </w:r>
          </w:p>
        </w:tc>
      </w:tr>
      <w:tr w:rsidR="006412B7" w14:paraId="403D7F87" w14:textId="77777777" w:rsidTr="006412B7">
        <w:tc>
          <w:tcPr>
            <w:tcW w:w="3936" w:type="dxa"/>
            <w:vMerge/>
          </w:tcPr>
          <w:p w14:paraId="21B3AF7A" w14:textId="77777777" w:rsidR="006412B7" w:rsidRDefault="006412B7" w:rsidP="00D3631C"/>
        </w:tc>
        <w:tc>
          <w:tcPr>
            <w:tcW w:w="5635" w:type="dxa"/>
          </w:tcPr>
          <w:p w14:paraId="055F9E03" w14:textId="272D26F4" w:rsidR="006412B7" w:rsidRPr="006412B7" w:rsidRDefault="006412B7" w:rsidP="00D3631C">
            <w:pPr>
              <w:rPr>
                <w:b/>
                <w:bCs/>
              </w:rPr>
            </w:pPr>
            <w:r>
              <w:t>“Project managers have more freedom and can handle more than one project with ease.”</w:t>
            </w:r>
          </w:p>
        </w:tc>
      </w:tr>
      <w:tr w:rsidR="006412B7" w14:paraId="1387C52D" w14:textId="77777777" w:rsidTr="006412B7">
        <w:tc>
          <w:tcPr>
            <w:tcW w:w="3936" w:type="dxa"/>
            <w:vMerge w:val="restart"/>
          </w:tcPr>
          <w:p w14:paraId="1E527122" w14:textId="43281056" w:rsidR="006412B7" w:rsidRDefault="006412B7" w:rsidP="00D3631C">
            <w:r>
              <w:t>More flexibility</w:t>
            </w:r>
          </w:p>
        </w:tc>
        <w:tc>
          <w:tcPr>
            <w:tcW w:w="5635" w:type="dxa"/>
          </w:tcPr>
          <w:p w14:paraId="5BCAF0E1" w14:textId="0689EA83" w:rsidR="006412B7" w:rsidRPr="006412B7" w:rsidRDefault="006412B7" w:rsidP="00D3631C">
            <w:pPr>
              <w:rPr>
                <w:b/>
                <w:bCs/>
              </w:rPr>
            </w:pPr>
            <w:r>
              <w:t>“Make it easier for important messages to reach the team, including project manager and developers.”</w:t>
            </w:r>
          </w:p>
        </w:tc>
      </w:tr>
      <w:tr w:rsidR="006412B7" w14:paraId="40859B41" w14:textId="77777777" w:rsidTr="006412B7">
        <w:tc>
          <w:tcPr>
            <w:tcW w:w="3936" w:type="dxa"/>
            <w:vMerge/>
          </w:tcPr>
          <w:p w14:paraId="15A0B886" w14:textId="77777777" w:rsidR="006412B7" w:rsidRDefault="006412B7" w:rsidP="00D3631C"/>
        </w:tc>
        <w:tc>
          <w:tcPr>
            <w:tcW w:w="5635" w:type="dxa"/>
          </w:tcPr>
          <w:p w14:paraId="51D3AC4B" w14:textId="5E510C29" w:rsidR="006412B7" w:rsidRDefault="006412B7" w:rsidP="00D3631C">
            <w:r>
              <w:t>“Developers have less tabs open while they work, as only one is needed and they can switch between programs easier”</w:t>
            </w:r>
          </w:p>
        </w:tc>
      </w:tr>
    </w:tbl>
    <w:p w14:paraId="67764E38" w14:textId="294D91BE" w:rsidR="008D6374" w:rsidRDefault="008D6374" w:rsidP="001C4879"/>
    <w:p w14:paraId="1FDCF72C" w14:textId="6D753F56" w:rsidR="006412B7" w:rsidRDefault="006412B7" w:rsidP="001C4879">
      <w:r>
        <w:t>As seen in Table 4.5.2 above, while using the artefact the users should be more productive and have more flexibility as they will not have so many tabs open at a time.</w:t>
      </w:r>
    </w:p>
    <w:p w14:paraId="16D6BF27" w14:textId="1E7A921C" w:rsidR="008D6374" w:rsidRDefault="00FF4BCD" w:rsidP="008D6374">
      <w:r>
        <w:t>The f</w:t>
      </w:r>
      <w:r w:rsidR="008D6374">
        <w:t xml:space="preserve">eedback obtained </w:t>
      </w:r>
      <w:r w:rsidR="008422C8">
        <w:t>for</w:t>
      </w:r>
      <w:r w:rsidR="008D6374">
        <w:t xml:space="preserve"> question 3 is analysed in table 4.5.</w:t>
      </w:r>
      <w:r w:rsidR="003027E4">
        <w:t>3</w:t>
      </w:r>
      <w:r w:rsidR="008D6374">
        <w:t xml:space="preserve"> below.</w:t>
      </w:r>
    </w:p>
    <w:p w14:paraId="55C2E604" w14:textId="4BB1D9F1" w:rsidR="001909FC" w:rsidRDefault="001909FC" w:rsidP="001909FC">
      <w:pPr>
        <w:pStyle w:val="Caption"/>
      </w:pPr>
      <w:r>
        <w:t>Table 4.5.3: Question 3 feedback</w:t>
      </w:r>
    </w:p>
    <w:tbl>
      <w:tblPr>
        <w:tblStyle w:val="TableGrid"/>
        <w:tblW w:w="0" w:type="auto"/>
        <w:tblLook w:val="04A0" w:firstRow="1" w:lastRow="0" w:firstColumn="1" w:lastColumn="0" w:noHBand="0" w:noVBand="1"/>
      </w:tblPr>
      <w:tblGrid>
        <w:gridCol w:w="4785"/>
        <w:gridCol w:w="4786"/>
      </w:tblGrid>
      <w:tr w:rsidR="008D6374" w14:paraId="2FA3D944" w14:textId="77777777" w:rsidTr="00D3631C">
        <w:tc>
          <w:tcPr>
            <w:tcW w:w="9571" w:type="dxa"/>
            <w:gridSpan w:val="2"/>
          </w:tcPr>
          <w:p w14:paraId="47700605" w14:textId="7D462DFE" w:rsidR="008D6374" w:rsidRPr="008D6374" w:rsidRDefault="00DF60D4" w:rsidP="00D3631C">
            <w:pPr>
              <w:rPr>
                <w:b/>
                <w:bCs/>
                <w:i/>
                <w:iCs/>
              </w:rPr>
            </w:pPr>
            <w:r>
              <w:rPr>
                <w:b/>
                <w:bCs/>
                <w:i/>
                <w:iCs/>
              </w:rPr>
              <w:t xml:space="preserve">3. </w:t>
            </w:r>
            <w:r w:rsidR="008D6374" w:rsidRPr="008D6374">
              <w:rPr>
                <w:b/>
                <w:bCs/>
                <w:i/>
                <w:iCs/>
              </w:rPr>
              <w:t>What other products or tools can</w:t>
            </w:r>
            <w:r w:rsidR="008D6374" w:rsidRPr="008D6374">
              <w:rPr>
                <w:b/>
                <w:bCs/>
                <w:i/>
                <w:iCs/>
                <w:lang w:val="en-ZA"/>
              </w:rPr>
              <w:t>, should, or need to integrate into the web application?</w:t>
            </w:r>
          </w:p>
        </w:tc>
      </w:tr>
      <w:tr w:rsidR="008D6374" w14:paraId="2EE10188" w14:textId="77777777" w:rsidTr="00D3631C">
        <w:trPr>
          <w:trHeight w:val="418"/>
        </w:trPr>
        <w:tc>
          <w:tcPr>
            <w:tcW w:w="4785" w:type="dxa"/>
          </w:tcPr>
          <w:p w14:paraId="3BD2CB50" w14:textId="626B72DB" w:rsidR="008D6374" w:rsidRPr="008422C8" w:rsidRDefault="008422C8" w:rsidP="00D3631C">
            <w:pPr>
              <w:rPr>
                <w:b/>
                <w:bCs/>
              </w:rPr>
            </w:pPr>
            <w:r w:rsidRPr="008422C8">
              <w:rPr>
                <w:b/>
                <w:bCs/>
              </w:rPr>
              <w:t>Meaning unit</w:t>
            </w:r>
          </w:p>
        </w:tc>
        <w:tc>
          <w:tcPr>
            <w:tcW w:w="4786" w:type="dxa"/>
          </w:tcPr>
          <w:p w14:paraId="20CE8C17" w14:textId="305E6937" w:rsidR="008D6374" w:rsidRPr="008422C8" w:rsidRDefault="008422C8" w:rsidP="00D3631C">
            <w:pPr>
              <w:rPr>
                <w:b/>
                <w:bCs/>
              </w:rPr>
            </w:pPr>
            <w:r w:rsidRPr="008422C8">
              <w:rPr>
                <w:b/>
                <w:bCs/>
              </w:rPr>
              <w:t>Interviewee response</w:t>
            </w:r>
          </w:p>
        </w:tc>
      </w:tr>
      <w:tr w:rsidR="00751937" w14:paraId="7B5E6BF2" w14:textId="77777777" w:rsidTr="00D3631C">
        <w:tc>
          <w:tcPr>
            <w:tcW w:w="4785" w:type="dxa"/>
            <w:vMerge w:val="restart"/>
          </w:tcPr>
          <w:p w14:paraId="09049A92" w14:textId="1741D195" w:rsidR="00751937" w:rsidRDefault="00751937" w:rsidP="00D3631C">
            <w:r>
              <w:t>Text messages</w:t>
            </w:r>
          </w:p>
        </w:tc>
        <w:tc>
          <w:tcPr>
            <w:tcW w:w="4786" w:type="dxa"/>
          </w:tcPr>
          <w:p w14:paraId="10AA968D" w14:textId="03B0D7C4" w:rsidR="00751937" w:rsidRDefault="00751937" w:rsidP="00D3631C">
            <w:r>
              <w:t>“</w:t>
            </w:r>
            <w:r>
              <w:rPr>
                <w:lang w:val="en-ZA"/>
              </w:rPr>
              <w:t>As the company is already using Slack as their main communication application</w:t>
            </w:r>
            <w:r>
              <w:t>”</w:t>
            </w:r>
          </w:p>
        </w:tc>
      </w:tr>
      <w:tr w:rsidR="00751937" w14:paraId="54A22560" w14:textId="77777777" w:rsidTr="00D3631C">
        <w:tc>
          <w:tcPr>
            <w:tcW w:w="4785" w:type="dxa"/>
            <w:vMerge/>
          </w:tcPr>
          <w:p w14:paraId="7060231D" w14:textId="77777777" w:rsidR="00751937" w:rsidRDefault="00751937" w:rsidP="00D3631C"/>
        </w:tc>
        <w:tc>
          <w:tcPr>
            <w:tcW w:w="4786" w:type="dxa"/>
          </w:tcPr>
          <w:p w14:paraId="333007A5" w14:textId="027E3AAD" w:rsidR="00751937" w:rsidRDefault="00751937" w:rsidP="00D3631C">
            <w:r>
              <w:t>“</w:t>
            </w:r>
            <w:r>
              <w:rPr>
                <w:lang w:val="en-ZA"/>
              </w:rPr>
              <w:t>WhatsApp is also an application that is generally used to communicate when employees are not at their computers</w:t>
            </w:r>
            <w:r>
              <w:t>”</w:t>
            </w:r>
          </w:p>
        </w:tc>
      </w:tr>
      <w:tr w:rsidR="00751937" w14:paraId="6163FA52" w14:textId="77777777" w:rsidTr="00D3631C">
        <w:tc>
          <w:tcPr>
            <w:tcW w:w="4785" w:type="dxa"/>
            <w:vMerge w:val="restart"/>
          </w:tcPr>
          <w:p w14:paraId="5D6CD2FC" w14:textId="279D26F0" w:rsidR="00751937" w:rsidRDefault="00751937" w:rsidP="00D3631C">
            <w:r>
              <w:t>Project related</w:t>
            </w:r>
          </w:p>
        </w:tc>
        <w:tc>
          <w:tcPr>
            <w:tcW w:w="4786" w:type="dxa"/>
          </w:tcPr>
          <w:p w14:paraId="32E6F579" w14:textId="0F571AFB" w:rsidR="00751937" w:rsidRDefault="00751937" w:rsidP="00D3631C">
            <w:r>
              <w:t>“</w:t>
            </w:r>
            <w:r>
              <w:rPr>
                <w:lang w:val="en-ZA"/>
              </w:rPr>
              <w:t xml:space="preserve">Discord is a good Voice over Internet </w:t>
            </w:r>
            <w:r>
              <w:rPr>
                <w:lang w:val="en-ZA"/>
              </w:rPr>
              <w:lastRenderedPageBreak/>
              <w:t>Protocol</w:t>
            </w:r>
            <w:r>
              <w:t>”</w:t>
            </w:r>
          </w:p>
        </w:tc>
      </w:tr>
      <w:tr w:rsidR="00751937" w14:paraId="784B9D11" w14:textId="77777777" w:rsidTr="00D3631C">
        <w:tc>
          <w:tcPr>
            <w:tcW w:w="4785" w:type="dxa"/>
            <w:vMerge/>
          </w:tcPr>
          <w:p w14:paraId="643B0BCE" w14:textId="77777777" w:rsidR="00751937" w:rsidRDefault="00751937" w:rsidP="00D3631C"/>
        </w:tc>
        <w:tc>
          <w:tcPr>
            <w:tcW w:w="4786" w:type="dxa"/>
          </w:tcPr>
          <w:p w14:paraId="4840C829" w14:textId="09E4B04D" w:rsidR="00751937" w:rsidRDefault="00751937" w:rsidP="00D3631C">
            <w:r>
              <w:t>“</w:t>
            </w:r>
            <w:r>
              <w:rPr>
                <w:lang w:val="en-ZA"/>
              </w:rPr>
              <w:t>Trello can be used to organize the companies sprints and communicate on how each project is doing</w:t>
            </w:r>
            <w:r>
              <w:t>”</w:t>
            </w:r>
          </w:p>
        </w:tc>
      </w:tr>
    </w:tbl>
    <w:p w14:paraId="43AA40D6" w14:textId="77777777" w:rsidR="00751937" w:rsidRDefault="00751937" w:rsidP="001C4879"/>
    <w:p w14:paraId="4144C649" w14:textId="49435187" w:rsidR="008D6374" w:rsidRDefault="00751937" w:rsidP="001C4879">
      <w:r>
        <w:t>As seen in Table 4.5.3 above, the artefact should focus not only on communication between employees, but also focus on communicating the project details to the user.</w:t>
      </w:r>
    </w:p>
    <w:p w14:paraId="419DFA2A" w14:textId="7F766449" w:rsidR="001909FC" w:rsidRDefault="003C5706" w:rsidP="008D6374">
      <w:r>
        <w:t>The f</w:t>
      </w:r>
      <w:r w:rsidR="008D6374">
        <w:t xml:space="preserve">eedback obtained </w:t>
      </w:r>
      <w:r w:rsidR="008422C8">
        <w:t>for</w:t>
      </w:r>
      <w:r w:rsidR="008D6374">
        <w:t xml:space="preserve"> question </w:t>
      </w:r>
      <w:r w:rsidR="003027E4">
        <w:t>4</w:t>
      </w:r>
      <w:r w:rsidR="008D6374">
        <w:t xml:space="preserve"> is analysed in table 4.5.</w:t>
      </w:r>
      <w:r w:rsidR="003027E4">
        <w:t>4</w:t>
      </w:r>
      <w:r w:rsidR="008D6374">
        <w:t xml:space="preserve"> below.</w:t>
      </w:r>
    </w:p>
    <w:p w14:paraId="645C3F01" w14:textId="07E620D8" w:rsidR="001909FC" w:rsidRDefault="001909FC" w:rsidP="001909FC">
      <w:pPr>
        <w:pStyle w:val="Caption"/>
      </w:pPr>
      <w:r>
        <w:t>Table 4.5.4: Question 4 feedback</w:t>
      </w:r>
    </w:p>
    <w:tbl>
      <w:tblPr>
        <w:tblStyle w:val="TableGrid"/>
        <w:tblW w:w="0" w:type="auto"/>
        <w:tblLook w:val="04A0" w:firstRow="1" w:lastRow="0" w:firstColumn="1" w:lastColumn="0" w:noHBand="0" w:noVBand="1"/>
      </w:tblPr>
      <w:tblGrid>
        <w:gridCol w:w="4785"/>
        <w:gridCol w:w="4786"/>
      </w:tblGrid>
      <w:tr w:rsidR="008D6374" w14:paraId="12C0B46B" w14:textId="77777777" w:rsidTr="00D3631C">
        <w:tc>
          <w:tcPr>
            <w:tcW w:w="9571" w:type="dxa"/>
            <w:gridSpan w:val="2"/>
          </w:tcPr>
          <w:p w14:paraId="5900E792" w14:textId="5BE9D98D" w:rsidR="008D6374" w:rsidRPr="008D6374" w:rsidRDefault="00DF60D4" w:rsidP="00D3631C">
            <w:pPr>
              <w:rPr>
                <w:b/>
                <w:bCs/>
                <w:i/>
                <w:iCs/>
              </w:rPr>
            </w:pPr>
            <w:r>
              <w:rPr>
                <w:b/>
                <w:bCs/>
                <w:i/>
                <w:iCs/>
              </w:rPr>
              <w:t xml:space="preserve">4. </w:t>
            </w:r>
            <w:r w:rsidR="008D6374" w:rsidRPr="008D6374">
              <w:rPr>
                <w:b/>
                <w:bCs/>
                <w:i/>
                <w:iCs/>
              </w:rPr>
              <w:t>What features are the most important to add in the web application to improve communication</w:t>
            </w:r>
            <w:r w:rsidR="008D6374" w:rsidRPr="008D6374">
              <w:rPr>
                <w:b/>
                <w:bCs/>
                <w:i/>
                <w:iCs/>
                <w:lang w:val="en-ZA"/>
              </w:rPr>
              <w:t>?</w:t>
            </w:r>
          </w:p>
        </w:tc>
      </w:tr>
      <w:tr w:rsidR="008D6374" w14:paraId="79D00854" w14:textId="77777777" w:rsidTr="00D3631C">
        <w:trPr>
          <w:trHeight w:val="418"/>
        </w:trPr>
        <w:tc>
          <w:tcPr>
            <w:tcW w:w="4785" w:type="dxa"/>
          </w:tcPr>
          <w:p w14:paraId="05D62153" w14:textId="69DE51AD" w:rsidR="008D6374" w:rsidRPr="008422C8" w:rsidRDefault="008422C8" w:rsidP="00D3631C">
            <w:pPr>
              <w:rPr>
                <w:b/>
                <w:bCs/>
              </w:rPr>
            </w:pPr>
            <w:r w:rsidRPr="008422C8">
              <w:rPr>
                <w:b/>
                <w:bCs/>
              </w:rPr>
              <w:t>Meaning unit</w:t>
            </w:r>
          </w:p>
        </w:tc>
        <w:tc>
          <w:tcPr>
            <w:tcW w:w="4786" w:type="dxa"/>
          </w:tcPr>
          <w:p w14:paraId="02C92654" w14:textId="2B9882E3" w:rsidR="008D6374" w:rsidRPr="008422C8" w:rsidRDefault="008422C8" w:rsidP="00D3631C">
            <w:pPr>
              <w:rPr>
                <w:b/>
                <w:bCs/>
              </w:rPr>
            </w:pPr>
            <w:r w:rsidRPr="008422C8">
              <w:rPr>
                <w:b/>
                <w:bCs/>
              </w:rPr>
              <w:t>Interviewee response</w:t>
            </w:r>
          </w:p>
        </w:tc>
      </w:tr>
      <w:tr w:rsidR="003C5706" w14:paraId="4A7B217B" w14:textId="77777777" w:rsidTr="00D3631C">
        <w:tc>
          <w:tcPr>
            <w:tcW w:w="4785" w:type="dxa"/>
            <w:vMerge w:val="restart"/>
          </w:tcPr>
          <w:p w14:paraId="3CDC77FA" w14:textId="6845CC00" w:rsidR="003C5706" w:rsidRDefault="006F060B" w:rsidP="00D3631C">
            <w:r>
              <w:t>Quick review</w:t>
            </w:r>
          </w:p>
        </w:tc>
        <w:tc>
          <w:tcPr>
            <w:tcW w:w="4786" w:type="dxa"/>
          </w:tcPr>
          <w:p w14:paraId="70F38D28" w14:textId="3A477FEA" w:rsidR="003C5706" w:rsidRPr="006F060B" w:rsidRDefault="006F060B" w:rsidP="00D3631C">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r w:rsidR="003C5706" w14:paraId="5717F9FB" w14:textId="77777777" w:rsidTr="00D3631C">
        <w:tc>
          <w:tcPr>
            <w:tcW w:w="4785" w:type="dxa"/>
            <w:vMerge/>
          </w:tcPr>
          <w:p w14:paraId="70C03F87" w14:textId="77777777" w:rsidR="003C5706" w:rsidRDefault="003C5706" w:rsidP="00D3631C"/>
        </w:tc>
        <w:tc>
          <w:tcPr>
            <w:tcW w:w="4786" w:type="dxa"/>
          </w:tcPr>
          <w:p w14:paraId="1A5201B3" w14:textId="45B27018" w:rsidR="003C5706" w:rsidRPr="006F060B" w:rsidRDefault="006F060B" w:rsidP="00D3631C">
            <w:pPr>
              <w:rPr>
                <w:lang w:val="en-ZA"/>
              </w:rPr>
            </w:pPr>
            <w:r>
              <w:rPr>
                <w:lang w:val="en-ZA"/>
              </w:rPr>
              <w:t>“</w:t>
            </w:r>
            <w:r w:rsidRPr="006F060B">
              <w:rPr>
                <w:lang w:val="en-ZA"/>
              </w:rPr>
              <w:t>There should be a way for everyone to see with what other employees are busy with, and if they are too busy to talk to.</w:t>
            </w:r>
            <w:r>
              <w:rPr>
                <w:lang w:val="en-ZA"/>
              </w:rPr>
              <w:t>”</w:t>
            </w:r>
          </w:p>
        </w:tc>
      </w:tr>
      <w:tr w:rsidR="003C5706" w14:paraId="1C72B944" w14:textId="77777777" w:rsidTr="00D3631C">
        <w:tc>
          <w:tcPr>
            <w:tcW w:w="4785" w:type="dxa"/>
            <w:vMerge w:val="restart"/>
          </w:tcPr>
          <w:p w14:paraId="6A48BEAB" w14:textId="3E82EDCA" w:rsidR="003C5706" w:rsidRDefault="006F060B" w:rsidP="00D3631C">
            <w:r>
              <w:t>Development related</w:t>
            </w:r>
          </w:p>
        </w:tc>
        <w:tc>
          <w:tcPr>
            <w:tcW w:w="4786" w:type="dxa"/>
          </w:tcPr>
          <w:p w14:paraId="03C7A0DC" w14:textId="40D36E17" w:rsidR="003C5706" w:rsidRPr="006F060B" w:rsidRDefault="006F060B" w:rsidP="00D3631C">
            <w:pPr>
              <w:rPr>
                <w:lang w:val="en-ZA"/>
              </w:rPr>
            </w:pPr>
            <w:r>
              <w:rPr>
                <w:lang w:val="en-ZA"/>
              </w:rPr>
              <w:t>“</w:t>
            </w:r>
            <w:r w:rsidRPr="006F060B">
              <w:rPr>
                <w:lang w:val="en-ZA"/>
              </w:rPr>
              <w:t>Issue queues, to exchange information about development, to give feedback as a project manager and developer</w:t>
            </w:r>
            <w:r>
              <w:rPr>
                <w:lang w:val="en-ZA"/>
              </w:rPr>
              <w:t>”</w:t>
            </w:r>
          </w:p>
        </w:tc>
      </w:tr>
      <w:tr w:rsidR="003C5706" w14:paraId="23F334D7" w14:textId="77777777" w:rsidTr="00D3631C">
        <w:tc>
          <w:tcPr>
            <w:tcW w:w="4785" w:type="dxa"/>
            <w:vMerge/>
          </w:tcPr>
          <w:p w14:paraId="62411399" w14:textId="77777777" w:rsidR="003C5706" w:rsidRDefault="003C5706" w:rsidP="00D3631C"/>
        </w:tc>
        <w:tc>
          <w:tcPr>
            <w:tcW w:w="4786" w:type="dxa"/>
          </w:tcPr>
          <w:p w14:paraId="7599AF9E" w14:textId="085F9446" w:rsidR="003C5706" w:rsidRPr="006F060B" w:rsidRDefault="006F060B" w:rsidP="00D3631C">
            <w:pPr>
              <w:rPr>
                <w:lang w:val="en-ZA"/>
              </w:rPr>
            </w:pPr>
            <w:r>
              <w:rPr>
                <w:lang w:val="en-ZA"/>
              </w:rPr>
              <w:t>“</w:t>
            </w:r>
            <w:r w:rsidRPr="006F060B">
              <w:rPr>
                <w:lang w:val="en-ZA"/>
              </w:rPr>
              <w:t xml:space="preserve">There should also be a calendar, to make it easier to organize meetings between employees and have a general idea of </w:t>
            </w:r>
            <w:r w:rsidRPr="006F060B">
              <w:rPr>
                <w:lang w:val="en-ZA"/>
              </w:rPr>
              <w:lastRenderedPageBreak/>
              <w:t>what is going on in the company.</w:t>
            </w:r>
            <w:r>
              <w:rPr>
                <w:lang w:val="en-ZA"/>
              </w:rPr>
              <w:t>”</w:t>
            </w:r>
          </w:p>
        </w:tc>
      </w:tr>
    </w:tbl>
    <w:p w14:paraId="6E631829" w14:textId="77777777" w:rsidR="006F060B" w:rsidRDefault="006F060B" w:rsidP="001C4879"/>
    <w:p w14:paraId="574F815B" w14:textId="5DCE27CF" w:rsidR="008D6374" w:rsidRDefault="006F060B" w:rsidP="001C4879">
      <w:r>
        <w:t xml:space="preserve">As seen in Table 4.5.4 above, </w:t>
      </w:r>
      <w:r w:rsidR="002C1A65">
        <w:t xml:space="preserve">the artefact should be designed to have a quick way of viewing important information, for example a calendar feature and a way to view all employees to see if they are busy. The artefact should also focus on features that benefit the project that they are working on, for example issue queues. </w:t>
      </w:r>
    </w:p>
    <w:p w14:paraId="23BEAA17" w14:textId="02C337B5" w:rsidR="001909FC" w:rsidRDefault="000534A1" w:rsidP="008D6374">
      <w:r>
        <w:t>The f</w:t>
      </w:r>
      <w:r w:rsidR="008D6374">
        <w:t xml:space="preserve">eedback obtained </w:t>
      </w:r>
      <w:r w:rsidR="008422C8">
        <w:t>for</w:t>
      </w:r>
      <w:r w:rsidR="008D6374">
        <w:t xml:space="preserve"> question </w:t>
      </w:r>
      <w:r w:rsidR="003027E4">
        <w:t>5</w:t>
      </w:r>
      <w:r w:rsidR="008D6374">
        <w:t xml:space="preserve"> is analysed in table 4.5.</w:t>
      </w:r>
      <w:r w:rsidR="003027E4">
        <w:t>5</w:t>
      </w:r>
      <w:r w:rsidR="008D6374">
        <w:t xml:space="preserve"> below.</w:t>
      </w:r>
    </w:p>
    <w:p w14:paraId="00FF9992" w14:textId="4EC44564" w:rsidR="001909FC" w:rsidRDefault="001909FC" w:rsidP="001909FC">
      <w:pPr>
        <w:pStyle w:val="Caption"/>
      </w:pPr>
      <w:r>
        <w:t>Table 4.5.5: Question 5 feedback</w:t>
      </w:r>
    </w:p>
    <w:tbl>
      <w:tblPr>
        <w:tblStyle w:val="TableGrid"/>
        <w:tblW w:w="0" w:type="auto"/>
        <w:tblLook w:val="04A0" w:firstRow="1" w:lastRow="0" w:firstColumn="1" w:lastColumn="0" w:noHBand="0" w:noVBand="1"/>
      </w:tblPr>
      <w:tblGrid>
        <w:gridCol w:w="4785"/>
        <w:gridCol w:w="4786"/>
      </w:tblGrid>
      <w:tr w:rsidR="008D6374" w14:paraId="3DF94AEB" w14:textId="77777777" w:rsidTr="00D3631C">
        <w:tc>
          <w:tcPr>
            <w:tcW w:w="9571" w:type="dxa"/>
            <w:gridSpan w:val="2"/>
          </w:tcPr>
          <w:p w14:paraId="50573E2E" w14:textId="0D602757" w:rsidR="008D6374" w:rsidRPr="008D6374" w:rsidRDefault="00DF60D4" w:rsidP="00D3631C">
            <w:pPr>
              <w:rPr>
                <w:b/>
                <w:bCs/>
                <w:i/>
                <w:iCs/>
              </w:rPr>
            </w:pPr>
            <w:r>
              <w:rPr>
                <w:b/>
                <w:bCs/>
                <w:i/>
                <w:iCs/>
              </w:rPr>
              <w:t xml:space="preserve">5. </w:t>
            </w:r>
            <w:r w:rsidR="008D6374" w:rsidRPr="008D6374">
              <w:rPr>
                <w:b/>
                <w:bCs/>
                <w:i/>
                <w:iCs/>
              </w:rPr>
              <w:t>What value are we adding to the company</w:t>
            </w:r>
            <w:r w:rsidR="008D6374" w:rsidRPr="008D6374">
              <w:rPr>
                <w:b/>
                <w:bCs/>
                <w:i/>
                <w:iCs/>
                <w:lang w:val="en-ZA"/>
              </w:rPr>
              <w:t>?</w:t>
            </w:r>
          </w:p>
        </w:tc>
      </w:tr>
      <w:tr w:rsidR="008D6374" w14:paraId="7E275B96" w14:textId="77777777" w:rsidTr="00D3631C">
        <w:trPr>
          <w:trHeight w:val="418"/>
        </w:trPr>
        <w:tc>
          <w:tcPr>
            <w:tcW w:w="4785" w:type="dxa"/>
          </w:tcPr>
          <w:p w14:paraId="1FBBFBE7" w14:textId="6263D656" w:rsidR="008D6374" w:rsidRPr="008422C8" w:rsidRDefault="008422C8" w:rsidP="00D3631C">
            <w:pPr>
              <w:rPr>
                <w:b/>
                <w:bCs/>
              </w:rPr>
            </w:pPr>
            <w:r w:rsidRPr="008422C8">
              <w:rPr>
                <w:b/>
                <w:bCs/>
              </w:rPr>
              <w:t>Meaning unit</w:t>
            </w:r>
          </w:p>
        </w:tc>
        <w:tc>
          <w:tcPr>
            <w:tcW w:w="4786" w:type="dxa"/>
          </w:tcPr>
          <w:p w14:paraId="09BBA14A" w14:textId="29628AFB" w:rsidR="008D6374" w:rsidRPr="008422C8" w:rsidRDefault="008422C8" w:rsidP="00D3631C">
            <w:pPr>
              <w:rPr>
                <w:b/>
                <w:bCs/>
              </w:rPr>
            </w:pPr>
            <w:r w:rsidRPr="008422C8">
              <w:rPr>
                <w:b/>
                <w:bCs/>
              </w:rPr>
              <w:t>Interviewee response</w:t>
            </w:r>
          </w:p>
        </w:tc>
      </w:tr>
      <w:tr w:rsidR="000534A1" w14:paraId="18021726" w14:textId="77777777" w:rsidTr="00D3631C">
        <w:tc>
          <w:tcPr>
            <w:tcW w:w="4785" w:type="dxa"/>
            <w:vMerge w:val="restart"/>
          </w:tcPr>
          <w:p w14:paraId="46F1832D" w14:textId="181B851F" w:rsidR="000534A1" w:rsidRDefault="000534A1" w:rsidP="00D3631C">
            <w:r>
              <w:t>Relaxed environment</w:t>
            </w:r>
          </w:p>
        </w:tc>
        <w:tc>
          <w:tcPr>
            <w:tcW w:w="4786" w:type="dxa"/>
          </w:tcPr>
          <w:p w14:paraId="3A422E97" w14:textId="38EE1ECB" w:rsidR="000534A1" w:rsidRPr="000534A1" w:rsidRDefault="000534A1" w:rsidP="00D3631C">
            <w:pPr>
              <w:rPr>
                <w:lang w:val="en-ZA"/>
              </w:rPr>
            </w:pPr>
            <w:r>
              <w:rPr>
                <w:lang w:val="en-ZA"/>
              </w:rPr>
              <w:t>“</w:t>
            </w:r>
            <w:r w:rsidRPr="000534A1">
              <w:rPr>
                <w:lang w:val="en-ZA"/>
              </w:rPr>
              <w:t>Not immediately interrupting an employee, but still notify that something important is waiting for their attention.</w:t>
            </w:r>
            <w:r>
              <w:rPr>
                <w:lang w:val="en-ZA"/>
              </w:rPr>
              <w:t>”</w:t>
            </w:r>
            <w:r w:rsidRPr="000534A1">
              <w:rPr>
                <w:lang w:val="en-ZA"/>
              </w:rPr>
              <w:t xml:space="preserve"> </w:t>
            </w:r>
          </w:p>
        </w:tc>
      </w:tr>
      <w:tr w:rsidR="000534A1" w14:paraId="1A5269F0" w14:textId="77777777" w:rsidTr="00D3631C">
        <w:tc>
          <w:tcPr>
            <w:tcW w:w="4785" w:type="dxa"/>
            <w:vMerge/>
          </w:tcPr>
          <w:p w14:paraId="233EBA70" w14:textId="77777777" w:rsidR="000534A1" w:rsidRDefault="000534A1" w:rsidP="00D3631C"/>
        </w:tc>
        <w:tc>
          <w:tcPr>
            <w:tcW w:w="4786" w:type="dxa"/>
          </w:tcPr>
          <w:p w14:paraId="388325EB" w14:textId="1F781C16" w:rsidR="000534A1" w:rsidRDefault="000534A1" w:rsidP="00D3631C">
            <w:r>
              <w:rPr>
                <w:lang w:val="en-ZA"/>
              </w:rPr>
              <w:t>“</w:t>
            </w:r>
            <w:r w:rsidRPr="000534A1">
              <w:rPr>
                <w:lang w:val="en-ZA"/>
              </w:rPr>
              <w:t>Create a more relaxed environment, while still maintaining order in the company</w:t>
            </w:r>
            <w:r>
              <w:rPr>
                <w:lang w:val="en-ZA"/>
              </w:rPr>
              <w:t>.”</w:t>
            </w:r>
          </w:p>
        </w:tc>
      </w:tr>
      <w:tr w:rsidR="000534A1" w14:paraId="546BED79" w14:textId="77777777" w:rsidTr="00D3631C">
        <w:tc>
          <w:tcPr>
            <w:tcW w:w="4785" w:type="dxa"/>
            <w:vMerge w:val="restart"/>
          </w:tcPr>
          <w:p w14:paraId="18B08651" w14:textId="6E8239E4" w:rsidR="000534A1" w:rsidRDefault="000534A1" w:rsidP="00D3631C">
            <w:r>
              <w:t xml:space="preserve">Less </w:t>
            </w:r>
            <w:r w:rsidR="003E07CD">
              <w:t>m</w:t>
            </w:r>
            <w:r>
              <w:t>iscommunication</w:t>
            </w:r>
          </w:p>
        </w:tc>
        <w:tc>
          <w:tcPr>
            <w:tcW w:w="4786" w:type="dxa"/>
          </w:tcPr>
          <w:p w14:paraId="471D91B7" w14:textId="2A8B8EB3" w:rsidR="000534A1" w:rsidRPr="000534A1" w:rsidRDefault="000534A1" w:rsidP="000534A1">
            <w:pPr>
              <w:rPr>
                <w:lang w:val="en-ZA"/>
              </w:rPr>
            </w:pPr>
            <w:r>
              <w:rPr>
                <w:lang w:val="en-ZA"/>
              </w:rPr>
              <w:t>“</w:t>
            </w:r>
            <w:r w:rsidRPr="000534A1">
              <w:rPr>
                <w:lang w:val="en-ZA"/>
              </w:rPr>
              <w:t>Easy access to the desired communication in the company and less miscommunication.</w:t>
            </w:r>
            <w:r>
              <w:rPr>
                <w:lang w:val="en-ZA"/>
              </w:rPr>
              <w:t>”</w:t>
            </w:r>
          </w:p>
        </w:tc>
      </w:tr>
      <w:tr w:rsidR="000534A1" w14:paraId="0219A472" w14:textId="77777777" w:rsidTr="00D3631C">
        <w:tc>
          <w:tcPr>
            <w:tcW w:w="4785" w:type="dxa"/>
            <w:vMerge/>
          </w:tcPr>
          <w:p w14:paraId="01F1A255" w14:textId="77777777" w:rsidR="000534A1" w:rsidRDefault="000534A1" w:rsidP="00D3631C"/>
        </w:tc>
        <w:tc>
          <w:tcPr>
            <w:tcW w:w="4786" w:type="dxa"/>
          </w:tcPr>
          <w:p w14:paraId="2DED426A" w14:textId="0F30ED8B" w:rsidR="000534A1" w:rsidRDefault="000534A1" w:rsidP="00D3631C">
            <w:r>
              <w:rPr>
                <w:lang w:val="en-ZA"/>
              </w:rPr>
              <w:t>“</w:t>
            </w:r>
            <w:r w:rsidRPr="000534A1">
              <w:rPr>
                <w:lang w:val="en-ZA"/>
              </w:rPr>
              <w:t>More effective communication between employees, this leads to less time wasted, better quality of work and more money being made.</w:t>
            </w:r>
            <w:r>
              <w:rPr>
                <w:lang w:val="en-ZA"/>
              </w:rPr>
              <w:t>”</w:t>
            </w:r>
          </w:p>
        </w:tc>
      </w:tr>
    </w:tbl>
    <w:p w14:paraId="3279F697" w14:textId="77777777" w:rsidR="000534A1" w:rsidRDefault="000534A1" w:rsidP="001C4879"/>
    <w:p w14:paraId="0DEAA2B3" w14:textId="52A86FA4" w:rsidR="008D6374" w:rsidRDefault="000534A1" w:rsidP="001C4879">
      <w:r>
        <w:t>As seen in Table 4.5.</w:t>
      </w:r>
      <w:r w:rsidR="001909FC">
        <w:t>5</w:t>
      </w:r>
      <w:r>
        <w:t xml:space="preserve"> above, the two most important values that the artefact will bring into the company is creating a more relaxed environment</w:t>
      </w:r>
      <w:r w:rsidR="003E07CD">
        <w:t xml:space="preserve"> while creating less miscommunication between employees.</w:t>
      </w:r>
    </w:p>
    <w:p w14:paraId="68A57B62" w14:textId="44DB3475" w:rsidR="008D6374" w:rsidRDefault="0099434C" w:rsidP="008D6374">
      <w:r>
        <w:lastRenderedPageBreak/>
        <w:t>The f</w:t>
      </w:r>
      <w:r w:rsidR="008D6374">
        <w:t xml:space="preserve">eedback obtained </w:t>
      </w:r>
      <w:r w:rsidR="008422C8">
        <w:t>for</w:t>
      </w:r>
      <w:r w:rsidR="008D6374">
        <w:t xml:space="preserve"> question </w:t>
      </w:r>
      <w:r w:rsidR="003027E4">
        <w:t>6</w:t>
      </w:r>
      <w:r w:rsidR="008D6374">
        <w:t xml:space="preserve"> is analysed in table 4.5.</w:t>
      </w:r>
      <w:r w:rsidR="003027E4">
        <w:t>6</w:t>
      </w:r>
      <w:r w:rsidR="008D6374">
        <w:t xml:space="preserve"> below.</w:t>
      </w:r>
    </w:p>
    <w:p w14:paraId="1A209780" w14:textId="404068C8" w:rsidR="001909FC" w:rsidRDefault="001909FC" w:rsidP="001909FC">
      <w:pPr>
        <w:pStyle w:val="Caption"/>
      </w:pPr>
      <w:r>
        <w:t>Table 4.5.6: Question 6 feedback</w:t>
      </w:r>
    </w:p>
    <w:tbl>
      <w:tblPr>
        <w:tblStyle w:val="TableGrid"/>
        <w:tblW w:w="0" w:type="auto"/>
        <w:tblLook w:val="04A0" w:firstRow="1" w:lastRow="0" w:firstColumn="1" w:lastColumn="0" w:noHBand="0" w:noVBand="1"/>
      </w:tblPr>
      <w:tblGrid>
        <w:gridCol w:w="4785"/>
        <w:gridCol w:w="4786"/>
      </w:tblGrid>
      <w:tr w:rsidR="008D6374" w14:paraId="285314A4" w14:textId="77777777" w:rsidTr="00D3631C">
        <w:tc>
          <w:tcPr>
            <w:tcW w:w="9571" w:type="dxa"/>
            <w:gridSpan w:val="2"/>
          </w:tcPr>
          <w:p w14:paraId="2F7B4D59" w14:textId="5DFA2D2D" w:rsidR="008D6374" w:rsidRPr="008D6374" w:rsidRDefault="00DF60D4" w:rsidP="00D3631C">
            <w:pPr>
              <w:rPr>
                <w:b/>
                <w:bCs/>
                <w:i/>
                <w:iCs/>
              </w:rPr>
            </w:pPr>
            <w:r>
              <w:rPr>
                <w:b/>
                <w:bCs/>
                <w:i/>
                <w:iCs/>
              </w:rPr>
              <w:t xml:space="preserve">6. </w:t>
            </w:r>
            <w:r w:rsidR="008D6374" w:rsidRPr="008D6374">
              <w:rPr>
                <w:b/>
                <w:bCs/>
                <w:i/>
                <w:iCs/>
              </w:rPr>
              <w:t>At each stage of development, what do you see as success</w:t>
            </w:r>
            <w:r w:rsidR="008D6374" w:rsidRPr="008D6374">
              <w:rPr>
                <w:b/>
                <w:bCs/>
                <w:i/>
                <w:iCs/>
                <w:lang w:val="en-ZA"/>
              </w:rPr>
              <w:t>?</w:t>
            </w:r>
          </w:p>
        </w:tc>
      </w:tr>
      <w:tr w:rsidR="008D6374" w14:paraId="0F8D91E8" w14:textId="77777777" w:rsidTr="00D3631C">
        <w:trPr>
          <w:trHeight w:val="418"/>
        </w:trPr>
        <w:tc>
          <w:tcPr>
            <w:tcW w:w="4785" w:type="dxa"/>
          </w:tcPr>
          <w:p w14:paraId="164BB218" w14:textId="62AE3F04" w:rsidR="008D6374" w:rsidRPr="008422C8" w:rsidRDefault="008422C8" w:rsidP="00D3631C">
            <w:pPr>
              <w:rPr>
                <w:b/>
                <w:bCs/>
              </w:rPr>
            </w:pPr>
            <w:r w:rsidRPr="008422C8">
              <w:rPr>
                <w:b/>
                <w:bCs/>
              </w:rPr>
              <w:t>Meaning unit</w:t>
            </w:r>
          </w:p>
        </w:tc>
        <w:tc>
          <w:tcPr>
            <w:tcW w:w="4786" w:type="dxa"/>
          </w:tcPr>
          <w:p w14:paraId="70FC0660" w14:textId="625156D4" w:rsidR="008D6374" w:rsidRPr="008422C8" w:rsidRDefault="008422C8" w:rsidP="00D3631C">
            <w:pPr>
              <w:rPr>
                <w:b/>
                <w:bCs/>
              </w:rPr>
            </w:pPr>
            <w:r w:rsidRPr="008422C8">
              <w:rPr>
                <w:b/>
                <w:bCs/>
              </w:rPr>
              <w:t>Interviewee response</w:t>
            </w:r>
          </w:p>
        </w:tc>
      </w:tr>
      <w:tr w:rsidR="00096FAC" w14:paraId="4198F701" w14:textId="77777777" w:rsidTr="00D3631C">
        <w:tc>
          <w:tcPr>
            <w:tcW w:w="4785" w:type="dxa"/>
            <w:vMerge w:val="restart"/>
          </w:tcPr>
          <w:p w14:paraId="45231CAA" w14:textId="397814C5" w:rsidR="00096FAC" w:rsidRDefault="00266D32" w:rsidP="00D3631C">
            <w:r>
              <w:t>User Experience</w:t>
            </w:r>
          </w:p>
        </w:tc>
        <w:tc>
          <w:tcPr>
            <w:tcW w:w="4786" w:type="dxa"/>
          </w:tcPr>
          <w:p w14:paraId="6F0F861D" w14:textId="73C54554" w:rsidR="00096FAC" w:rsidRPr="00096FAC" w:rsidRDefault="00267BAB" w:rsidP="00096FAC">
            <w:pPr>
              <w:rPr>
                <w:b/>
                <w:bCs/>
              </w:rPr>
            </w:pPr>
            <w:r>
              <w:rPr>
                <w:lang w:val="en-ZA"/>
              </w:rPr>
              <w:t>“As a user, the end product is important.”</w:t>
            </w:r>
          </w:p>
        </w:tc>
      </w:tr>
      <w:tr w:rsidR="00096FAC" w14:paraId="4EE1A49A" w14:textId="77777777" w:rsidTr="00D3631C">
        <w:tc>
          <w:tcPr>
            <w:tcW w:w="4785" w:type="dxa"/>
            <w:vMerge/>
          </w:tcPr>
          <w:p w14:paraId="2448AD91" w14:textId="77777777" w:rsidR="00096FAC" w:rsidRDefault="00096FAC" w:rsidP="00D3631C"/>
        </w:tc>
        <w:tc>
          <w:tcPr>
            <w:tcW w:w="4786" w:type="dxa"/>
          </w:tcPr>
          <w:p w14:paraId="1337631A" w14:textId="1A9DDEA0" w:rsidR="00096FAC" w:rsidRPr="00267BAB" w:rsidRDefault="00267BAB" w:rsidP="00D3631C">
            <w:pPr>
              <w:rPr>
                <w:lang w:val="en-ZA"/>
              </w:rPr>
            </w:pPr>
            <w:r>
              <w:rPr>
                <w:lang w:val="en-ZA"/>
              </w:rPr>
              <w:t>“</w:t>
            </w:r>
            <w:r w:rsidRPr="00267BAB">
              <w:rPr>
                <w:lang w:val="en-ZA"/>
              </w:rPr>
              <w:t>At the end documentation should be in place for users.</w:t>
            </w:r>
            <w:r>
              <w:rPr>
                <w:lang w:val="en-ZA"/>
              </w:rPr>
              <w:t>”</w:t>
            </w:r>
          </w:p>
        </w:tc>
      </w:tr>
      <w:tr w:rsidR="00096FAC" w14:paraId="46A49D27" w14:textId="77777777" w:rsidTr="00D3631C">
        <w:tc>
          <w:tcPr>
            <w:tcW w:w="4785" w:type="dxa"/>
            <w:vMerge w:val="restart"/>
          </w:tcPr>
          <w:p w14:paraId="24729E7E" w14:textId="6521E907" w:rsidR="00096FAC" w:rsidRDefault="00266D32" w:rsidP="00D3631C">
            <w:r>
              <w:t>Project integrity</w:t>
            </w:r>
          </w:p>
        </w:tc>
        <w:tc>
          <w:tcPr>
            <w:tcW w:w="4786" w:type="dxa"/>
          </w:tcPr>
          <w:p w14:paraId="5C370AC2" w14:textId="2D3BF5A7" w:rsidR="00096FAC" w:rsidRPr="00267BAB" w:rsidRDefault="00267BAB" w:rsidP="00096FAC">
            <w:pPr>
              <w:rPr>
                <w:lang w:val="en-ZA"/>
              </w:rPr>
            </w:pPr>
            <w:r>
              <w:rPr>
                <w:lang w:val="en-ZA"/>
              </w:rPr>
              <w:t>“</w:t>
            </w:r>
            <w:r w:rsidRPr="00267BAB">
              <w:rPr>
                <w:lang w:val="en-ZA"/>
              </w:rPr>
              <w:t>Propper testing should be in place, this should include unit testing and user acceptance testing.</w:t>
            </w:r>
            <w:r>
              <w:rPr>
                <w:lang w:val="en-ZA"/>
              </w:rPr>
              <w:t>”</w:t>
            </w:r>
          </w:p>
        </w:tc>
      </w:tr>
      <w:tr w:rsidR="00096FAC" w14:paraId="1A8E9E2F" w14:textId="77777777" w:rsidTr="00D3631C">
        <w:tc>
          <w:tcPr>
            <w:tcW w:w="4785" w:type="dxa"/>
            <w:vMerge/>
          </w:tcPr>
          <w:p w14:paraId="58A64060" w14:textId="77777777" w:rsidR="00096FAC" w:rsidRDefault="00096FAC" w:rsidP="00D3631C"/>
        </w:tc>
        <w:tc>
          <w:tcPr>
            <w:tcW w:w="4786" w:type="dxa"/>
          </w:tcPr>
          <w:p w14:paraId="7D009630" w14:textId="1A965671" w:rsidR="00096FAC" w:rsidRPr="00096FAC" w:rsidRDefault="00267BAB" w:rsidP="00D3631C">
            <w:pPr>
              <w:rPr>
                <w:b/>
                <w:bCs/>
              </w:rPr>
            </w:pPr>
            <w:r>
              <w:rPr>
                <w:lang w:val="en-ZA"/>
              </w:rPr>
              <w:t xml:space="preserve">“Each sprint should be finished on </w:t>
            </w:r>
            <w:proofErr w:type="gramStart"/>
            <w:r>
              <w:rPr>
                <w:lang w:val="en-ZA"/>
              </w:rPr>
              <w:t>time,</w:t>
            </w:r>
            <w:proofErr w:type="gramEnd"/>
            <w:r>
              <w:rPr>
                <w:lang w:val="en-ZA"/>
              </w:rPr>
              <w:t xml:space="preserve"> bugs should be to a minimum”</w:t>
            </w:r>
          </w:p>
        </w:tc>
      </w:tr>
    </w:tbl>
    <w:p w14:paraId="5E43C33A" w14:textId="1F6F4944" w:rsidR="008D6374" w:rsidRDefault="008D6374" w:rsidP="001C4879"/>
    <w:p w14:paraId="0B5A74F2" w14:textId="5E223922" w:rsidR="003027E4" w:rsidRDefault="00096FAC" w:rsidP="001C4879">
      <w:r>
        <w:t>As seen in Table 4.5.4 above,</w:t>
      </w:r>
      <w:r w:rsidR="00657F66">
        <w:t xml:space="preserve"> success is having a user that is satisfied with the artefact, as well as having documentation for the user to follow. Having a project that is bug free while finishing on time is also seen as a success. </w:t>
      </w:r>
    </w:p>
    <w:p w14:paraId="41747EB6" w14:textId="3820AA67" w:rsidR="008D6374" w:rsidRDefault="0099434C" w:rsidP="008D6374">
      <w:r>
        <w:t>The f</w:t>
      </w:r>
      <w:r w:rsidR="008D6374">
        <w:t xml:space="preserve">eedback obtained </w:t>
      </w:r>
      <w:r w:rsidR="008422C8">
        <w:t>for</w:t>
      </w:r>
      <w:r w:rsidR="008D6374">
        <w:t xml:space="preserve"> question </w:t>
      </w:r>
      <w:r w:rsidR="003027E4">
        <w:t>7</w:t>
      </w:r>
      <w:r w:rsidR="008D6374">
        <w:t xml:space="preserve"> is analysed in table 4.5.</w:t>
      </w:r>
      <w:r w:rsidR="003027E4">
        <w:t>7</w:t>
      </w:r>
      <w:r w:rsidR="008D6374">
        <w:t xml:space="preserve"> below.</w:t>
      </w:r>
    </w:p>
    <w:p w14:paraId="6942ADB1" w14:textId="34C9578D" w:rsidR="001909FC" w:rsidRDefault="001909FC" w:rsidP="001909FC">
      <w:pPr>
        <w:pStyle w:val="Caption"/>
      </w:pPr>
      <w:r>
        <w:t>Table 4.5.7: Question 7 feedback</w:t>
      </w:r>
    </w:p>
    <w:tbl>
      <w:tblPr>
        <w:tblStyle w:val="TableGrid"/>
        <w:tblW w:w="0" w:type="auto"/>
        <w:tblLook w:val="04A0" w:firstRow="1" w:lastRow="0" w:firstColumn="1" w:lastColumn="0" w:noHBand="0" w:noVBand="1"/>
      </w:tblPr>
      <w:tblGrid>
        <w:gridCol w:w="4785"/>
        <w:gridCol w:w="4786"/>
      </w:tblGrid>
      <w:tr w:rsidR="008D6374" w14:paraId="56CFE32C" w14:textId="77777777" w:rsidTr="00D3631C">
        <w:tc>
          <w:tcPr>
            <w:tcW w:w="9571" w:type="dxa"/>
            <w:gridSpan w:val="2"/>
          </w:tcPr>
          <w:p w14:paraId="2D2DF2FF" w14:textId="0A38F3E8" w:rsidR="008D6374" w:rsidRPr="008D6374" w:rsidRDefault="00DF60D4" w:rsidP="00D3631C">
            <w:pPr>
              <w:rPr>
                <w:b/>
                <w:bCs/>
                <w:i/>
                <w:iCs/>
              </w:rPr>
            </w:pPr>
            <w:r>
              <w:rPr>
                <w:b/>
                <w:bCs/>
                <w:i/>
                <w:iCs/>
              </w:rPr>
              <w:t xml:space="preserve">7. </w:t>
            </w:r>
            <w:r w:rsidR="008D6374" w:rsidRPr="008D6374">
              <w:rPr>
                <w:b/>
                <w:bCs/>
                <w:i/>
                <w:iCs/>
              </w:rPr>
              <w:t>What are the underlying assumptions when developing the web application?</w:t>
            </w:r>
          </w:p>
        </w:tc>
      </w:tr>
      <w:tr w:rsidR="008D6374" w14:paraId="2CC500ED" w14:textId="77777777" w:rsidTr="00D3631C">
        <w:trPr>
          <w:trHeight w:val="418"/>
        </w:trPr>
        <w:tc>
          <w:tcPr>
            <w:tcW w:w="4785" w:type="dxa"/>
          </w:tcPr>
          <w:p w14:paraId="004AF437" w14:textId="05CB3DB8" w:rsidR="008D6374" w:rsidRPr="008422C8" w:rsidRDefault="008422C8" w:rsidP="00D3631C">
            <w:pPr>
              <w:rPr>
                <w:b/>
                <w:bCs/>
              </w:rPr>
            </w:pPr>
            <w:r w:rsidRPr="008422C8">
              <w:rPr>
                <w:b/>
                <w:bCs/>
              </w:rPr>
              <w:t>Meaning unit</w:t>
            </w:r>
          </w:p>
        </w:tc>
        <w:tc>
          <w:tcPr>
            <w:tcW w:w="4786" w:type="dxa"/>
          </w:tcPr>
          <w:p w14:paraId="5687A4AA" w14:textId="6EA1CBC4" w:rsidR="008D6374" w:rsidRPr="008422C8" w:rsidRDefault="008422C8" w:rsidP="00D3631C">
            <w:pPr>
              <w:rPr>
                <w:b/>
                <w:bCs/>
              </w:rPr>
            </w:pPr>
            <w:r w:rsidRPr="008422C8">
              <w:rPr>
                <w:b/>
                <w:bCs/>
              </w:rPr>
              <w:t>Interviewee response</w:t>
            </w:r>
          </w:p>
        </w:tc>
      </w:tr>
      <w:tr w:rsidR="00096FAC" w14:paraId="29A19922" w14:textId="77777777" w:rsidTr="00D3631C">
        <w:tc>
          <w:tcPr>
            <w:tcW w:w="4785" w:type="dxa"/>
            <w:vMerge w:val="restart"/>
          </w:tcPr>
          <w:p w14:paraId="1CC14CEE" w14:textId="467006F0" w:rsidR="00096FAC" w:rsidRDefault="00096FAC" w:rsidP="00096FAC">
            <w:r>
              <w:t>Users first</w:t>
            </w:r>
          </w:p>
        </w:tc>
        <w:tc>
          <w:tcPr>
            <w:tcW w:w="4786" w:type="dxa"/>
          </w:tcPr>
          <w:p w14:paraId="3EB10F37" w14:textId="6292F9A4" w:rsidR="00096FAC" w:rsidRDefault="00096FAC" w:rsidP="00096FAC">
            <w:r>
              <w:t>The users’ experience is always first, and the changes should be made to benefit them.</w:t>
            </w:r>
          </w:p>
        </w:tc>
      </w:tr>
      <w:tr w:rsidR="00096FAC" w14:paraId="13CED86F" w14:textId="77777777" w:rsidTr="00D3631C">
        <w:tc>
          <w:tcPr>
            <w:tcW w:w="4785" w:type="dxa"/>
            <w:vMerge/>
          </w:tcPr>
          <w:p w14:paraId="377C7343" w14:textId="77777777" w:rsidR="00096FAC" w:rsidRDefault="00096FAC" w:rsidP="00096FAC"/>
        </w:tc>
        <w:tc>
          <w:tcPr>
            <w:tcW w:w="4786" w:type="dxa"/>
          </w:tcPr>
          <w:p w14:paraId="3C5E96E0" w14:textId="4072B8B5" w:rsidR="00096FAC" w:rsidRDefault="00096FAC" w:rsidP="00096FAC">
            <w:r>
              <w:t>There should always be a preview of the work that has been done, this will happen after each sprint.</w:t>
            </w:r>
          </w:p>
        </w:tc>
      </w:tr>
      <w:tr w:rsidR="0099434C" w14:paraId="71776AED" w14:textId="77777777" w:rsidTr="00D3631C">
        <w:tc>
          <w:tcPr>
            <w:tcW w:w="4785" w:type="dxa"/>
            <w:vMerge w:val="restart"/>
          </w:tcPr>
          <w:p w14:paraId="2EB8E5B5" w14:textId="0CAFE6FB" w:rsidR="0099434C" w:rsidRDefault="0099434C" w:rsidP="00096FAC">
            <w:r>
              <w:t>Resource management</w:t>
            </w:r>
          </w:p>
        </w:tc>
        <w:tc>
          <w:tcPr>
            <w:tcW w:w="4786" w:type="dxa"/>
          </w:tcPr>
          <w:p w14:paraId="0651214E" w14:textId="4A556C3D" w:rsidR="0099434C" w:rsidRDefault="0099434C" w:rsidP="00096FAC">
            <w:r>
              <w:t>It is sometimes better to use an off the shelf product than to make your own, it is usually cheaper.</w:t>
            </w:r>
          </w:p>
        </w:tc>
      </w:tr>
      <w:tr w:rsidR="0099434C" w14:paraId="7446F895" w14:textId="77777777" w:rsidTr="00D3631C">
        <w:tc>
          <w:tcPr>
            <w:tcW w:w="4785" w:type="dxa"/>
            <w:vMerge/>
          </w:tcPr>
          <w:p w14:paraId="314E88DD" w14:textId="77777777" w:rsidR="0099434C" w:rsidRDefault="0099434C" w:rsidP="00096FAC"/>
        </w:tc>
        <w:tc>
          <w:tcPr>
            <w:tcW w:w="4786" w:type="dxa"/>
          </w:tcPr>
          <w:p w14:paraId="2CE55051" w14:textId="1B92BA32" w:rsidR="0099434C" w:rsidRDefault="0099434C" w:rsidP="00096FAC">
            <w:r>
              <w:t>Do not waste time or money on creating functionality that do not benefit your project.</w:t>
            </w:r>
          </w:p>
        </w:tc>
      </w:tr>
    </w:tbl>
    <w:p w14:paraId="2EAA4646" w14:textId="77777777" w:rsidR="001C4879" w:rsidRPr="00302063" w:rsidRDefault="001C4879" w:rsidP="001C4879">
      <w:pPr>
        <w:pStyle w:val="Abbreviation"/>
      </w:pPr>
    </w:p>
    <w:p w14:paraId="7D4D8F6C" w14:textId="311DD57A" w:rsidR="00F11988" w:rsidRDefault="00096FAC" w:rsidP="00D87201">
      <w:r>
        <w:t>As seen in Table 4.5.4 above,</w:t>
      </w:r>
      <w:r w:rsidR="00545FAC">
        <w:t xml:space="preserve"> the two common underlying assumptions are putting the user first and making sure that they get what they want while spending the right </w:t>
      </w:r>
      <w:proofErr w:type="gramStart"/>
      <w:r w:rsidR="00545FAC">
        <w:t>amount</w:t>
      </w:r>
      <w:proofErr w:type="gramEnd"/>
      <w:r w:rsidR="00545FAC">
        <w:t xml:space="preserve"> of resources to achieve the end goal</w:t>
      </w:r>
      <w:r>
        <w:t>.</w:t>
      </w:r>
    </w:p>
    <w:p w14:paraId="60937D17" w14:textId="4597222C" w:rsidR="00DF60D4" w:rsidRDefault="00DF60D4" w:rsidP="00DF60D4">
      <w:pPr>
        <w:pStyle w:val="Heading2"/>
        <w:numPr>
          <w:ilvl w:val="0"/>
          <w:numId w:val="0"/>
        </w:numPr>
        <w:ind w:left="567" w:hanging="113"/>
      </w:pPr>
      <w:bookmarkStart w:id="21" w:name="_Toc82224982"/>
      <w:r>
        <w:t>4.</w:t>
      </w:r>
      <w:r>
        <w:t>6</w:t>
      </w:r>
      <w:r>
        <w:t xml:space="preserve">. </w:t>
      </w:r>
      <w:r>
        <w:t>Report on findings</w:t>
      </w:r>
      <w:bookmarkEnd w:id="21"/>
    </w:p>
    <w:p w14:paraId="76BC072C" w14:textId="77777777" w:rsidR="00DF60D4" w:rsidRDefault="00DF60D4" w:rsidP="00DF60D4">
      <w:pPr>
        <w:rPr>
          <w:lang w:eastAsia="en-ZA"/>
        </w:rPr>
      </w:pPr>
      <w:r>
        <w:rPr>
          <w:lang w:eastAsia="en-ZA"/>
        </w:rPr>
        <w:t>After the data analysis the most important requirements and specifications was identified and is shown in Table 5.1 below.</w:t>
      </w:r>
    </w:p>
    <w:p w14:paraId="266C237D" w14:textId="77777777" w:rsidR="00DF60D4" w:rsidRDefault="00DF60D4" w:rsidP="00DF60D4">
      <w:pPr>
        <w:pStyle w:val="Caption"/>
      </w:pPr>
      <w:r>
        <w:t>Table 5.1: Most important requirements and specifications</w:t>
      </w:r>
    </w:p>
    <w:tbl>
      <w:tblPr>
        <w:tblStyle w:val="TableGrid"/>
        <w:tblW w:w="0" w:type="auto"/>
        <w:tblLook w:val="04A0" w:firstRow="1" w:lastRow="0" w:firstColumn="1" w:lastColumn="0" w:noHBand="0" w:noVBand="1"/>
      </w:tblPr>
      <w:tblGrid>
        <w:gridCol w:w="1242"/>
        <w:gridCol w:w="8329"/>
      </w:tblGrid>
      <w:tr w:rsidR="00DF60D4" w14:paraId="40A324FF" w14:textId="77777777" w:rsidTr="000B0B30">
        <w:tc>
          <w:tcPr>
            <w:tcW w:w="9571" w:type="dxa"/>
            <w:gridSpan w:val="2"/>
          </w:tcPr>
          <w:p w14:paraId="1D9A39AB" w14:textId="77777777" w:rsidR="00DF60D4" w:rsidRPr="00967382" w:rsidRDefault="00DF60D4" w:rsidP="000B0B30">
            <w:pPr>
              <w:rPr>
                <w:b/>
                <w:bCs/>
                <w:lang w:eastAsia="en-ZA"/>
              </w:rPr>
            </w:pPr>
            <w:r w:rsidRPr="00967382">
              <w:rPr>
                <w:b/>
                <w:bCs/>
                <w:lang w:eastAsia="en-ZA"/>
              </w:rPr>
              <w:t>Most important requirements and specifications</w:t>
            </w:r>
          </w:p>
        </w:tc>
      </w:tr>
      <w:tr w:rsidR="00DF60D4" w14:paraId="1C29AB70" w14:textId="77777777" w:rsidTr="000B0B30">
        <w:tc>
          <w:tcPr>
            <w:tcW w:w="1242" w:type="dxa"/>
          </w:tcPr>
          <w:p w14:paraId="4DCF163D" w14:textId="77777777" w:rsidR="00DF60D4" w:rsidRPr="00411C77" w:rsidRDefault="00DF60D4" w:rsidP="000B0B30">
            <w:pPr>
              <w:rPr>
                <w:b/>
                <w:bCs/>
                <w:lang w:eastAsia="en-ZA"/>
              </w:rPr>
            </w:pPr>
            <w:r w:rsidRPr="00411C77">
              <w:rPr>
                <w:b/>
                <w:bCs/>
                <w:lang w:eastAsia="en-ZA"/>
              </w:rPr>
              <w:t>Number</w:t>
            </w:r>
          </w:p>
        </w:tc>
        <w:tc>
          <w:tcPr>
            <w:tcW w:w="8329" w:type="dxa"/>
          </w:tcPr>
          <w:p w14:paraId="1C950691" w14:textId="77777777" w:rsidR="00DF60D4" w:rsidRPr="00411C77" w:rsidRDefault="00DF60D4" w:rsidP="000B0B30">
            <w:pPr>
              <w:rPr>
                <w:b/>
                <w:bCs/>
                <w:lang w:eastAsia="en-ZA"/>
              </w:rPr>
            </w:pPr>
            <w:r w:rsidRPr="00411C77">
              <w:rPr>
                <w:b/>
                <w:bCs/>
                <w:lang w:eastAsia="en-ZA"/>
              </w:rPr>
              <w:t>Requirement or specification</w:t>
            </w:r>
          </w:p>
        </w:tc>
      </w:tr>
      <w:tr w:rsidR="00DF60D4" w14:paraId="0DF0A9BB" w14:textId="77777777" w:rsidTr="000B0B30">
        <w:tc>
          <w:tcPr>
            <w:tcW w:w="1242" w:type="dxa"/>
          </w:tcPr>
          <w:p w14:paraId="05A2BB76" w14:textId="77777777" w:rsidR="00DF60D4" w:rsidRDefault="00DF60D4" w:rsidP="000B0B30">
            <w:pPr>
              <w:rPr>
                <w:lang w:eastAsia="en-ZA"/>
              </w:rPr>
            </w:pPr>
            <w:r>
              <w:rPr>
                <w:lang w:eastAsia="en-ZA"/>
              </w:rPr>
              <w:t>1.</w:t>
            </w:r>
          </w:p>
        </w:tc>
        <w:tc>
          <w:tcPr>
            <w:tcW w:w="8329" w:type="dxa"/>
          </w:tcPr>
          <w:p w14:paraId="4EFE5431" w14:textId="77777777" w:rsidR="00DF60D4" w:rsidRDefault="00DF60D4" w:rsidP="000B0B30">
            <w:pPr>
              <w:rPr>
                <w:lang w:eastAsia="en-ZA"/>
              </w:rPr>
            </w:pPr>
            <w:r>
              <w:rPr>
                <w:lang w:eastAsia="en-ZA"/>
              </w:rPr>
              <w:t>Improve communication.</w:t>
            </w:r>
          </w:p>
        </w:tc>
      </w:tr>
      <w:tr w:rsidR="00DF60D4" w14:paraId="038F1791" w14:textId="77777777" w:rsidTr="000B0B30">
        <w:tc>
          <w:tcPr>
            <w:tcW w:w="1242" w:type="dxa"/>
          </w:tcPr>
          <w:p w14:paraId="64AC1AD0" w14:textId="77777777" w:rsidR="00DF60D4" w:rsidRDefault="00DF60D4" w:rsidP="000B0B30">
            <w:pPr>
              <w:rPr>
                <w:lang w:eastAsia="en-ZA"/>
              </w:rPr>
            </w:pPr>
            <w:r>
              <w:rPr>
                <w:lang w:eastAsia="en-ZA"/>
              </w:rPr>
              <w:t>2.</w:t>
            </w:r>
          </w:p>
        </w:tc>
        <w:tc>
          <w:tcPr>
            <w:tcW w:w="8329" w:type="dxa"/>
          </w:tcPr>
          <w:p w14:paraId="398D7A06" w14:textId="77777777" w:rsidR="00DF60D4" w:rsidRDefault="00DF60D4" w:rsidP="000B0B30">
            <w:pPr>
              <w:rPr>
                <w:lang w:eastAsia="en-ZA"/>
              </w:rPr>
            </w:pPr>
            <w:r>
              <w:rPr>
                <w:lang w:eastAsia="en-ZA"/>
              </w:rPr>
              <w:t>Improved productivity.</w:t>
            </w:r>
          </w:p>
        </w:tc>
      </w:tr>
      <w:tr w:rsidR="00DF60D4" w14:paraId="383AACB4" w14:textId="77777777" w:rsidTr="000B0B30">
        <w:tc>
          <w:tcPr>
            <w:tcW w:w="1242" w:type="dxa"/>
          </w:tcPr>
          <w:p w14:paraId="2387D1EC" w14:textId="77777777" w:rsidR="00DF60D4" w:rsidRDefault="00DF60D4" w:rsidP="000B0B30">
            <w:pPr>
              <w:rPr>
                <w:lang w:eastAsia="en-ZA"/>
              </w:rPr>
            </w:pPr>
            <w:r>
              <w:rPr>
                <w:lang w:eastAsia="en-ZA"/>
              </w:rPr>
              <w:t>3.</w:t>
            </w:r>
          </w:p>
        </w:tc>
        <w:tc>
          <w:tcPr>
            <w:tcW w:w="8329" w:type="dxa"/>
          </w:tcPr>
          <w:p w14:paraId="2C8CFFB6" w14:textId="77777777" w:rsidR="00DF60D4" w:rsidRDefault="00DF60D4" w:rsidP="000B0B30">
            <w:pPr>
              <w:rPr>
                <w:lang w:eastAsia="en-ZA"/>
              </w:rPr>
            </w:pPr>
            <w:r>
              <w:rPr>
                <w:lang w:eastAsia="en-ZA"/>
              </w:rPr>
              <w:t>Artefact should focus on communication between employees and communication about the project.</w:t>
            </w:r>
          </w:p>
        </w:tc>
      </w:tr>
      <w:tr w:rsidR="00DF60D4" w14:paraId="3008662A" w14:textId="77777777" w:rsidTr="000B0B30">
        <w:tc>
          <w:tcPr>
            <w:tcW w:w="1242" w:type="dxa"/>
          </w:tcPr>
          <w:p w14:paraId="3E004916" w14:textId="77777777" w:rsidR="00DF60D4" w:rsidRDefault="00DF60D4" w:rsidP="000B0B30">
            <w:pPr>
              <w:rPr>
                <w:lang w:eastAsia="en-ZA"/>
              </w:rPr>
            </w:pPr>
            <w:r>
              <w:rPr>
                <w:lang w:eastAsia="en-ZA"/>
              </w:rPr>
              <w:t>4.</w:t>
            </w:r>
          </w:p>
        </w:tc>
        <w:tc>
          <w:tcPr>
            <w:tcW w:w="8329" w:type="dxa"/>
          </w:tcPr>
          <w:p w14:paraId="2C00A6B6" w14:textId="77777777" w:rsidR="00DF60D4" w:rsidRDefault="00DF60D4" w:rsidP="000B0B30">
            <w:pPr>
              <w:rPr>
                <w:lang w:eastAsia="en-ZA"/>
              </w:rPr>
            </w:pPr>
            <w:r>
              <w:rPr>
                <w:lang w:eastAsia="en-ZA"/>
              </w:rPr>
              <w:t>Create a relaxed environment.</w:t>
            </w:r>
          </w:p>
        </w:tc>
      </w:tr>
      <w:tr w:rsidR="00DF60D4" w14:paraId="222D344D" w14:textId="77777777" w:rsidTr="000B0B30">
        <w:tc>
          <w:tcPr>
            <w:tcW w:w="1242" w:type="dxa"/>
          </w:tcPr>
          <w:p w14:paraId="4D442F20" w14:textId="77777777" w:rsidR="00DF60D4" w:rsidRDefault="00DF60D4" w:rsidP="000B0B30">
            <w:pPr>
              <w:rPr>
                <w:lang w:eastAsia="en-ZA"/>
              </w:rPr>
            </w:pPr>
            <w:r>
              <w:rPr>
                <w:lang w:eastAsia="en-ZA"/>
              </w:rPr>
              <w:lastRenderedPageBreak/>
              <w:t>5.</w:t>
            </w:r>
          </w:p>
        </w:tc>
        <w:tc>
          <w:tcPr>
            <w:tcW w:w="8329" w:type="dxa"/>
          </w:tcPr>
          <w:p w14:paraId="4BD0BE9C" w14:textId="77777777" w:rsidR="00DF60D4" w:rsidRDefault="00DF60D4" w:rsidP="000B0B30">
            <w:pPr>
              <w:rPr>
                <w:lang w:eastAsia="en-ZA"/>
              </w:rPr>
            </w:pPr>
            <w:r>
              <w:rPr>
                <w:lang w:eastAsia="en-ZA"/>
              </w:rPr>
              <w:t>The user experience comes first.</w:t>
            </w:r>
          </w:p>
        </w:tc>
      </w:tr>
    </w:tbl>
    <w:p w14:paraId="3B3C2858" w14:textId="77777777" w:rsidR="00DF60D4" w:rsidRDefault="00DF60D4" w:rsidP="00DF60D4">
      <w:pPr>
        <w:rPr>
          <w:lang w:eastAsia="en-ZA"/>
        </w:rPr>
      </w:pPr>
    </w:p>
    <w:p w14:paraId="38E2FACB" w14:textId="5206D68A" w:rsidR="00DF60D4" w:rsidRPr="00D87201" w:rsidRDefault="00DF60D4" w:rsidP="00D87201">
      <w:pPr>
        <w:rPr>
          <w:lang w:eastAsia="en-ZA"/>
        </w:rPr>
      </w:pPr>
      <w:r>
        <w:rPr>
          <w:lang w:eastAsia="en-ZA"/>
        </w:rPr>
        <w:t>As shown in Table 5.1 above, the conclusion is that the artefact should improve both communication and productivity in the company. The artefact should focus not only on communication between employees, but also communicate the information about the project. The artefact should create a more relaxed environment in the company, while making it easier for the users to interact with the communication aspect that is required in the industry.</w:t>
      </w:r>
    </w:p>
    <w:p w14:paraId="484F08C3" w14:textId="4F2DD6D6" w:rsidR="00467152" w:rsidRDefault="001909FC" w:rsidP="001A5B03">
      <w:pPr>
        <w:pStyle w:val="Heading1"/>
        <w:numPr>
          <w:ilvl w:val="0"/>
          <w:numId w:val="0"/>
        </w:numPr>
      </w:pPr>
      <w:bookmarkStart w:id="22" w:name="_Toc82224983"/>
      <w:r>
        <w:t>5</w:t>
      </w:r>
      <w:r w:rsidR="001A5B03">
        <w:t xml:space="preserve">. </w:t>
      </w:r>
      <w:r w:rsidR="00261F47">
        <w:t>Conclusion</w:t>
      </w:r>
      <w:bookmarkEnd w:id="22"/>
    </w:p>
    <w:p w14:paraId="60106026" w14:textId="45CBC5CD" w:rsidR="00F343AA" w:rsidRDefault="00F343AA" w:rsidP="00F343AA">
      <w:pPr>
        <w:rPr>
          <w:lang w:eastAsia="en-ZA"/>
        </w:rPr>
      </w:pPr>
      <w:r>
        <w:rPr>
          <w:lang w:eastAsia="en-ZA"/>
        </w:rPr>
        <w:t xml:space="preserve">Qualitative data analysis is making sense of the data gathered from the interview that was conducted </w:t>
      </w:r>
      <w:r>
        <w:rPr>
          <w:lang w:eastAsia="en-ZA"/>
        </w:rPr>
        <w:fldChar w:fldCharType="begin"/>
      </w:r>
      <w:r>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Pr>
          <w:noProof/>
          <w:lang w:eastAsia="en-ZA"/>
        </w:rPr>
        <w:t>(Caudle, 2004)</w:t>
      </w:r>
      <w:r>
        <w:rPr>
          <w:lang w:eastAsia="en-ZA"/>
        </w:rPr>
        <w:fldChar w:fldCharType="end"/>
      </w:r>
      <w:r>
        <w:rPr>
          <w:lang w:eastAsia="en-ZA"/>
        </w:rPr>
        <w:t xml:space="preserve">. The Analysis makes important </w:t>
      </w:r>
      <w:r w:rsidR="005316B9">
        <w:rPr>
          <w:lang w:eastAsia="en-ZA"/>
        </w:rPr>
        <w:t xml:space="preserve">information </w:t>
      </w:r>
      <w:r>
        <w:rPr>
          <w:lang w:eastAsia="en-ZA"/>
        </w:rPr>
        <w:t xml:space="preserve">to the study clearer. </w:t>
      </w:r>
    </w:p>
    <w:p w14:paraId="1FBD3BFF" w14:textId="091C8D71" w:rsidR="000021E1" w:rsidRDefault="00F343AA" w:rsidP="000021E1">
      <w:r>
        <w:t xml:space="preserve">The participant that was interviewed in this study </w:t>
      </w:r>
      <w:r w:rsidR="005316B9">
        <w:t xml:space="preserve">is a </w:t>
      </w:r>
      <w:r>
        <w:t>specialist in project management and has experience in working in the industry. The feedback that was obtained benefited the design and layout of the artefact.</w:t>
      </w:r>
    </w:p>
    <w:p w14:paraId="163550A6" w14:textId="7DE2BD42" w:rsidR="004F676E" w:rsidRDefault="0052473E" w:rsidP="000021E1">
      <w:r>
        <w:t xml:space="preserve">The data analysis technique that was used for this study is open coding, more specifically line-by-line coding, which is analysing the data line by line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r w:rsidRPr="0052473E">
        <w:t xml:space="preserve"> </w:t>
      </w:r>
      <w:r>
        <w:t>Open coding is the qualitative data analysis technique for creat</w:t>
      </w:r>
      <w:r w:rsidR="00F52FA8">
        <w:t>ing</w:t>
      </w:r>
      <w:r>
        <w:t xml:space="preserve"> categories that order data according to their similarities and differences </w:t>
      </w:r>
      <w:r>
        <w:fldChar w:fldCharType="begin"/>
      </w:r>
      <w:r>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p>
    <w:p w14:paraId="7E837B31" w14:textId="73CB3D97" w:rsidR="005C58A0" w:rsidRDefault="005C58A0" w:rsidP="000021E1">
      <w:r>
        <w:rPr>
          <w:lang w:eastAsia="en-ZA"/>
        </w:rPr>
        <w:t>After the data analysis the most important requirements and specifications was identified and is shown</w:t>
      </w:r>
      <w:r>
        <w:rPr>
          <w:lang w:eastAsia="en-ZA"/>
        </w:rPr>
        <w:t>. T</w:t>
      </w:r>
      <w:r>
        <w:rPr>
          <w:lang w:eastAsia="en-ZA"/>
        </w:rPr>
        <w:t>he conclusion is that the artefact should improve both communication and productivity in the company</w:t>
      </w:r>
      <w:r>
        <w:rPr>
          <w:lang w:eastAsia="en-ZA"/>
        </w:rPr>
        <w:t>.</w:t>
      </w:r>
    </w:p>
    <w:p w14:paraId="001D2E3C" w14:textId="51619446" w:rsidR="00D46BBA" w:rsidRDefault="00E33B65" w:rsidP="000021E1">
      <w:pPr>
        <w:rPr>
          <w:lang w:eastAsia="en-ZA"/>
        </w:rPr>
      </w:pPr>
      <w:r>
        <w:rPr>
          <w:lang w:eastAsia="en-ZA"/>
        </w:rPr>
        <w:t>In the next chapter the artefact is designed and developed according to the finding of the data analysis.</w:t>
      </w:r>
    </w:p>
    <w:p w14:paraId="278225D6" w14:textId="77777777" w:rsidR="00D46BBA" w:rsidRDefault="00D46BBA">
      <w:pPr>
        <w:spacing w:after="0" w:line="240" w:lineRule="auto"/>
        <w:jc w:val="left"/>
        <w:rPr>
          <w:lang w:eastAsia="en-ZA"/>
        </w:rPr>
      </w:pPr>
      <w:r>
        <w:rPr>
          <w:lang w:eastAsia="en-ZA"/>
        </w:rPr>
        <w:br w:type="page"/>
      </w:r>
    </w:p>
    <w:p w14:paraId="538C889B" w14:textId="77777777" w:rsidR="00261F47" w:rsidRPr="000021E1" w:rsidRDefault="00261F47" w:rsidP="000021E1">
      <w:pPr>
        <w:rPr>
          <w:lang w:eastAsia="en-ZA"/>
        </w:rPr>
      </w:pPr>
    </w:p>
    <w:p w14:paraId="0C011F7C" w14:textId="2FD74F81" w:rsidR="007B7BCF" w:rsidRDefault="00AB2E99" w:rsidP="001A5B03">
      <w:pPr>
        <w:pStyle w:val="Heading1"/>
        <w:numPr>
          <w:ilvl w:val="0"/>
          <w:numId w:val="0"/>
        </w:numPr>
      </w:pPr>
      <w:bookmarkStart w:id="23" w:name="_Toc82224984"/>
      <w:bookmarkEnd w:id="7"/>
      <w:r>
        <w:t>6</w:t>
      </w:r>
      <w:r w:rsidR="001A5B03">
        <w:t xml:space="preserve">. </w:t>
      </w:r>
      <w:r w:rsidR="00336ACF">
        <w:t>Reference List</w:t>
      </w:r>
      <w:bookmarkEnd w:id="23"/>
    </w:p>
    <w:p w14:paraId="543DCFAD" w14:textId="7105443B" w:rsidR="002E3130" w:rsidRPr="002E3130" w:rsidRDefault="00257E93" w:rsidP="002E3130">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2E3130" w:rsidRPr="002E3130">
        <w:t xml:space="preserve">Bhasin, H. (2019). Types of interviews in Qualitative Research. </w:t>
      </w:r>
      <w:hyperlink r:id="rId11" w:history="1">
        <w:r w:rsidR="002E3130" w:rsidRPr="002E3130">
          <w:rPr>
            <w:rStyle w:val="Hyperlink"/>
            <w:lang w:val="en-US"/>
          </w:rPr>
          <w:t>https://www.marketing91.com/types-of-interviews-in-qualitative-research/#:~:text=Types%20of%20interviews%20in%20Qualitative%20Research%201%201%29,a%20group%20discussion%20on%20the%20topic%20of%20research</w:t>
        </w:r>
      </w:hyperlink>
      <w:r w:rsidR="002E3130" w:rsidRPr="002E3130">
        <w:t xml:space="preserve">. </w:t>
      </w:r>
    </w:p>
    <w:p w14:paraId="70CAC8CE" w14:textId="687CD01F" w:rsidR="002E3130" w:rsidRPr="002E3130" w:rsidRDefault="002E3130" w:rsidP="002E3130">
      <w:pPr>
        <w:pStyle w:val="EndNoteBibliography"/>
        <w:spacing w:after="0"/>
        <w:ind w:left="720" w:hanging="720"/>
      </w:pPr>
      <w:r w:rsidRPr="002E3130">
        <w:t xml:space="preserve">Brockett, S. (2020). 15 Questions to Ask at the Start of a New Software Project. </w:t>
      </w:r>
      <w:hyperlink r:id="rId12" w:history="1">
        <w:r w:rsidRPr="002E3130">
          <w:rPr>
            <w:rStyle w:val="Hyperlink"/>
            <w:lang w:val="en-US"/>
          </w:rPr>
          <w:t>https://spin.atomicobject.com/2020/01/24/new-software-project-questions/</w:t>
        </w:r>
      </w:hyperlink>
      <w:r w:rsidRPr="002E3130">
        <w:t xml:space="preserve"> </w:t>
      </w:r>
    </w:p>
    <w:p w14:paraId="357BAA1D" w14:textId="77777777" w:rsidR="002E3130" w:rsidRPr="002E3130" w:rsidRDefault="002E3130" w:rsidP="002E3130">
      <w:pPr>
        <w:pStyle w:val="EndNoteBibliography"/>
        <w:spacing w:after="0"/>
        <w:ind w:left="720" w:hanging="720"/>
      </w:pPr>
      <w:r w:rsidRPr="002E3130">
        <w:t xml:space="preserve">Caudle, S. L. (2004). Qualitative data analysis. </w:t>
      </w:r>
      <w:r w:rsidRPr="002E3130">
        <w:rPr>
          <w:i/>
        </w:rPr>
        <w:t>Handbook of practical program evaluation</w:t>
      </w:r>
      <w:r w:rsidRPr="002E3130">
        <w:t>,</w:t>
      </w:r>
      <w:r w:rsidRPr="002E3130">
        <w:rPr>
          <w:i/>
        </w:rPr>
        <w:t xml:space="preserve"> 2</w:t>
      </w:r>
      <w:r w:rsidRPr="002E3130">
        <w:t xml:space="preserve">(1), 417-438. </w:t>
      </w:r>
    </w:p>
    <w:p w14:paraId="1D13678D" w14:textId="58B5D27B" w:rsidR="002E3130" w:rsidRPr="002E3130" w:rsidRDefault="002E3130" w:rsidP="002E3130">
      <w:pPr>
        <w:pStyle w:val="EndNoteBibliography"/>
        <w:spacing w:after="0"/>
        <w:ind w:left="720" w:hanging="720"/>
      </w:pPr>
      <w:r w:rsidRPr="002E3130">
        <w:t xml:space="preserve">DiStasi, M. (2020). Project Managers - What Are They Good For? </w:t>
      </w:r>
      <w:hyperlink r:id="rId13" w:history="1">
        <w:r w:rsidRPr="002E3130">
          <w:rPr>
            <w:rStyle w:val="Hyperlink"/>
            <w:lang w:val="en-US"/>
          </w:rPr>
          <w:t>https://www.linkedin.com/pulse/project-managers-what-good-michael-distasi</w:t>
        </w:r>
      </w:hyperlink>
      <w:r w:rsidRPr="002E3130">
        <w:t xml:space="preserve"> </w:t>
      </w:r>
    </w:p>
    <w:p w14:paraId="7EC5A9F3" w14:textId="77777777" w:rsidR="002E3130" w:rsidRPr="002E3130" w:rsidRDefault="002E3130" w:rsidP="002E3130">
      <w:pPr>
        <w:pStyle w:val="EndNoteBibliography"/>
        <w:spacing w:after="0"/>
        <w:ind w:left="720" w:hanging="720"/>
      </w:pPr>
      <w:r w:rsidRPr="002E3130">
        <w:t xml:space="preserve">Khandkar, S. H. (2009). Open coding. </w:t>
      </w:r>
      <w:r w:rsidRPr="002E3130">
        <w:rPr>
          <w:i/>
        </w:rPr>
        <w:t>University of Calgary</w:t>
      </w:r>
      <w:r w:rsidRPr="002E3130">
        <w:t>,</w:t>
      </w:r>
      <w:r w:rsidRPr="002E3130">
        <w:rPr>
          <w:i/>
        </w:rPr>
        <w:t xml:space="preserve"> 23</w:t>
      </w:r>
      <w:r w:rsidRPr="002E3130">
        <w:t xml:space="preserve">, 2009. </w:t>
      </w:r>
    </w:p>
    <w:p w14:paraId="3C85B393" w14:textId="49289712" w:rsidR="002E3130" w:rsidRPr="002E3130" w:rsidRDefault="002E3130" w:rsidP="002E3130">
      <w:pPr>
        <w:pStyle w:val="EndNoteBibliography"/>
        <w:spacing w:after="0"/>
        <w:ind w:left="720" w:hanging="720"/>
      </w:pPr>
      <w:r w:rsidRPr="002E3130">
        <w:t xml:space="preserve">Kumulos, R. (2015). 20 QUESTIONS TO ASK YOUR CLIENT BEFORE YOU BUILD THEIR MOBILE APP. </w:t>
      </w:r>
      <w:hyperlink r:id="rId14" w:history="1">
        <w:r w:rsidRPr="002E3130">
          <w:rPr>
            <w:rStyle w:val="Hyperlink"/>
            <w:lang w:val="en-US"/>
          </w:rPr>
          <w:t>https://www.kumulos.com/2015/12/17/20-questions-to-ask-your-client-before-you-build-their-mobile-app/</w:t>
        </w:r>
      </w:hyperlink>
      <w:r w:rsidRPr="002E3130">
        <w:t xml:space="preserve"> </w:t>
      </w:r>
    </w:p>
    <w:p w14:paraId="5CBB2005" w14:textId="246BA16B" w:rsidR="002E3130" w:rsidRPr="002E3130" w:rsidRDefault="002E3130" w:rsidP="002E3130">
      <w:pPr>
        <w:pStyle w:val="EndNoteBibliography"/>
        <w:spacing w:after="0"/>
        <w:ind w:left="720" w:hanging="720"/>
      </w:pPr>
      <w:r w:rsidRPr="002E3130">
        <w:t xml:space="preserve">McNamara, C. (2019). Key Questions When Planning a Computer System. </w:t>
      </w:r>
      <w:hyperlink r:id="rId15" w:history="1">
        <w:r w:rsidRPr="002E3130">
          <w:rPr>
            <w:rStyle w:val="Hyperlink"/>
            <w:lang w:val="en-US"/>
          </w:rPr>
          <w:t>https://managementhelp.org/computers/planning.htm#:~:text=%20Key%20Questions%20When%20Planning%20a%20Computer%20System,certain%20benchmarks%2Fmilestones%20to%20assess%20the%20success...%20More%20</w:t>
        </w:r>
      </w:hyperlink>
      <w:r w:rsidRPr="002E3130">
        <w:t xml:space="preserve"> </w:t>
      </w:r>
    </w:p>
    <w:p w14:paraId="567893DC" w14:textId="1151599C" w:rsidR="002E3130" w:rsidRPr="002E3130" w:rsidRDefault="002E3130" w:rsidP="002E3130">
      <w:pPr>
        <w:pStyle w:val="EndNoteBibliography"/>
        <w:spacing w:after="0"/>
        <w:ind w:left="720" w:hanging="720"/>
      </w:pPr>
      <w:r w:rsidRPr="002E3130">
        <w:t xml:space="preserve">Schrader, J. (2018, 30 July). </w:t>
      </w:r>
      <w:r w:rsidRPr="002E3130">
        <w:rPr>
          <w:i/>
        </w:rPr>
        <w:t>How Your Cell Phone Habits Impact Your Productivity</w:t>
      </w:r>
      <w:r w:rsidRPr="002E3130">
        <w:t xml:space="preserve">. </w:t>
      </w:r>
      <w:hyperlink r:id="rId16" w:history="1">
        <w:r w:rsidRPr="002E3130">
          <w:rPr>
            <w:rStyle w:val="Hyperlink"/>
            <w:lang w:val="en-US"/>
          </w:rPr>
          <w:t>https://www.psychologytoday.com/us/blog/why-bad-looks-good/201807/how-your-cell-phone-habits-impact-your-productivity</w:t>
        </w:r>
      </w:hyperlink>
    </w:p>
    <w:p w14:paraId="5CDF4FD5" w14:textId="77777777" w:rsidR="002E3130" w:rsidRPr="002E3130" w:rsidRDefault="002E3130" w:rsidP="002E3130">
      <w:pPr>
        <w:pStyle w:val="EndNoteBibliography"/>
        <w:spacing w:after="0"/>
        <w:ind w:left="720" w:hanging="720"/>
      </w:pPr>
      <w:r w:rsidRPr="002E3130">
        <w:t xml:space="preserve">Seers, K. (2012). Qualitative data analysis. </w:t>
      </w:r>
      <w:r w:rsidRPr="002E3130">
        <w:rPr>
          <w:i/>
        </w:rPr>
        <w:t>Evidence-based nursing</w:t>
      </w:r>
      <w:r w:rsidRPr="002E3130">
        <w:t>,</w:t>
      </w:r>
      <w:r w:rsidRPr="002E3130">
        <w:rPr>
          <w:i/>
        </w:rPr>
        <w:t xml:space="preserve"> 15</w:t>
      </w:r>
      <w:r w:rsidRPr="002E3130">
        <w:t xml:space="preserve">(1), 2-2. </w:t>
      </w:r>
    </w:p>
    <w:p w14:paraId="6925DDEE" w14:textId="551A0F8A" w:rsidR="002E3130" w:rsidRPr="002E3130" w:rsidRDefault="002E3130" w:rsidP="002E3130">
      <w:pPr>
        <w:pStyle w:val="EndNoteBibliography"/>
        <w:spacing w:after="0"/>
        <w:ind w:left="720" w:hanging="720"/>
      </w:pPr>
      <w:r w:rsidRPr="002E3130">
        <w:t xml:space="preserve">Softwaretestinghelp. (2021). What Is Requirement Analysis And Gathering In SDLC? </w:t>
      </w:r>
      <w:hyperlink r:id="rId17" w:history="1">
        <w:r w:rsidRPr="002E3130">
          <w:rPr>
            <w:rStyle w:val="Hyperlink"/>
            <w:lang w:val="en-US"/>
          </w:rPr>
          <w:t>https://www.softwaretestinghelp.com/requirement-analysis-in-sdlc/</w:t>
        </w:r>
      </w:hyperlink>
      <w:r w:rsidRPr="002E3130">
        <w:t xml:space="preserve"> </w:t>
      </w:r>
    </w:p>
    <w:p w14:paraId="171F5E88" w14:textId="055FAD1D" w:rsidR="002E3130" w:rsidRPr="002E3130" w:rsidRDefault="002E3130" w:rsidP="002E3130">
      <w:pPr>
        <w:pStyle w:val="EndNoteBibliography"/>
        <w:spacing w:after="0"/>
        <w:ind w:left="720" w:hanging="720"/>
      </w:pPr>
      <w:r w:rsidRPr="002E3130">
        <w:t xml:space="preserve">Tripathi, B. (2017). 10 Questions to Ask a Client When Developing Software. </w:t>
      </w:r>
      <w:hyperlink r:id="rId18" w:history="1">
        <w:r w:rsidRPr="002E3130">
          <w:rPr>
            <w:rStyle w:val="Hyperlink"/>
            <w:lang w:val="en-US"/>
          </w:rPr>
          <w:t>https://www.synotive.com/blog/software-development-client-questionnaire</w:t>
        </w:r>
      </w:hyperlink>
      <w:r w:rsidRPr="002E3130">
        <w:t xml:space="preserve"> </w:t>
      </w:r>
    </w:p>
    <w:p w14:paraId="785B2B8C" w14:textId="5894E366" w:rsidR="002E3130" w:rsidRPr="002E3130" w:rsidRDefault="002E3130" w:rsidP="002E3130">
      <w:pPr>
        <w:pStyle w:val="EndNoteBibliography"/>
        <w:spacing w:after="0"/>
        <w:ind w:left="720" w:hanging="720"/>
      </w:pPr>
      <w:r w:rsidRPr="002E3130">
        <w:t xml:space="preserve">Utsc. (2020). Open Coding. </w:t>
      </w:r>
      <w:hyperlink r:id="rId19" w:history="1">
        <w:r w:rsidRPr="002E3130">
          <w:rPr>
            <w:rStyle w:val="Hyperlink"/>
            <w:lang w:val="en-US"/>
          </w:rPr>
          <w:t>https://www.utsc.utoronto.ca/~pchsiung/LAL/analysis/opencoding</w:t>
        </w:r>
      </w:hyperlink>
      <w:r w:rsidRPr="002E3130">
        <w:t xml:space="preserve"> </w:t>
      </w:r>
    </w:p>
    <w:p w14:paraId="5D6B4C38" w14:textId="77777777" w:rsidR="002E3130" w:rsidRPr="002E3130" w:rsidRDefault="002E3130" w:rsidP="002E3130">
      <w:pPr>
        <w:pStyle w:val="EndNoteBibliography"/>
        <w:spacing w:after="0"/>
        <w:ind w:left="720" w:hanging="720"/>
      </w:pPr>
      <w:r w:rsidRPr="002E3130">
        <w:t xml:space="preserve">Valenzuela, D., &amp; Shrivastava, P. (2002). Interview as a method for qualitative research. </w:t>
      </w:r>
      <w:r w:rsidRPr="002E3130">
        <w:rPr>
          <w:i/>
        </w:rPr>
        <w:t>Southern Cross University and the Southern Cross Institute of Action Research (SCIAR)</w:t>
      </w:r>
      <w:r w:rsidRPr="002E3130">
        <w:t xml:space="preserve">. </w:t>
      </w:r>
    </w:p>
    <w:p w14:paraId="60342DE5" w14:textId="2D60825F" w:rsidR="002E3130" w:rsidRPr="002E3130" w:rsidRDefault="002E3130" w:rsidP="002E3130">
      <w:pPr>
        <w:pStyle w:val="EndNoteBibliography"/>
        <w:ind w:left="720" w:hanging="720"/>
      </w:pPr>
      <w:r w:rsidRPr="002E3130">
        <w:t xml:space="preserve">Vijay Vaishnavi, B. K., and Stacie Petter. (2004). DESIGN SCIENCE RESEARCH IN INFORMATION SYSTEMS. 62. </w:t>
      </w:r>
      <w:hyperlink r:id="rId20" w:history="1">
        <w:r w:rsidRPr="002E3130">
          <w:rPr>
            <w:rStyle w:val="Hyperlink"/>
            <w:lang w:val="en-US"/>
          </w:rPr>
          <w:t>http://desrist.org/design-research-in-information-systems/</w:t>
        </w:r>
      </w:hyperlink>
      <w:r w:rsidRPr="002E3130">
        <w:t xml:space="preserve"> </w:t>
      </w:r>
    </w:p>
    <w:p w14:paraId="61DBB9EE" w14:textId="7857ED36" w:rsidR="007B7BCF" w:rsidRDefault="00257E93" w:rsidP="001F6F94">
      <w:pPr>
        <w:rPr>
          <w:lang w:eastAsia="en-ZA"/>
        </w:rPr>
      </w:pPr>
      <w:r>
        <w:rPr>
          <w:lang w:eastAsia="en-ZA"/>
        </w:rPr>
        <w:fldChar w:fldCharType="end"/>
      </w:r>
    </w:p>
    <w:sectPr w:rsidR="007B7BCF">
      <w:footerReference w:type="default" r:id="rId21"/>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1217C8" w14:textId="77777777" w:rsidR="00247701" w:rsidRDefault="00247701">
      <w:pPr>
        <w:spacing w:after="0"/>
      </w:pPr>
      <w:r>
        <w:separator/>
      </w:r>
    </w:p>
  </w:endnote>
  <w:endnote w:type="continuationSeparator" w:id="0">
    <w:p w14:paraId="180989D5" w14:textId="77777777" w:rsidR="00247701" w:rsidRDefault="0024770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EE92B5" w14:textId="77777777" w:rsidR="00247701" w:rsidRDefault="00247701">
      <w:pPr>
        <w:spacing w:after="0"/>
      </w:pPr>
      <w:r>
        <w:separator/>
      </w:r>
    </w:p>
  </w:footnote>
  <w:footnote w:type="continuationSeparator" w:id="0">
    <w:p w14:paraId="38C2D209" w14:textId="77777777" w:rsidR="00247701" w:rsidRDefault="0024770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2"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7"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3"/>
  </w:num>
  <w:num w:numId="15">
    <w:abstractNumId w:val="18"/>
  </w:num>
  <w:num w:numId="16">
    <w:abstractNumId w:val="25"/>
  </w:num>
  <w:num w:numId="17">
    <w:abstractNumId w:val="37"/>
  </w:num>
  <w:num w:numId="18">
    <w:abstractNumId w:val="17"/>
  </w:num>
  <w:num w:numId="19">
    <w:abstractNumId w:val="12"/>
  </w:num>
  <w:num w:numId="20">
    <w:abstractNumId w:val="24"/>
  </w:num>
  <w:num w:numId="21">
    <w:abstractNumId w:val="23"/>
  </w:num>
  <w:num w:numId="22">
    <w:abstractNumId w:val="35"/>
  </w:num>
  <w:num w:numId="23">
    <w:abstractNumId w:val="30"/>
  </w:num>
  <w:num w:numId="24">
    <w:abstractNumId w:val="31"/>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4"/>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2"/>
  </w:num>
  <w:num w:numId="39">
    <w:abstractNumId w:val="26"/>
  </w:num>
  <w:num w:numId="40">
    <w:abstractNumId w:val="15"/>
  </w:num>
  <w:num w:numId="41">
    <w:abstractNumId w:val="36"/>
  </w:num>
  <w:num w:numId="42">
    <w:abstractNumId w:val="38"/>
  </w:num>
  <w:num w:numId="43">
    <w:abstractNumId w:val="13"/>
  </w:num>
  <w:num w:numId="44">
    <w:abstractNumId w:val="29"/>
  </w:num>
  <w:num w:numId="45">
    <w:abstractNumId w:val="2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47&lt;/item&gt;&lt;item&gt;148&lt;/item&gt;&lt;item&gt;150&lt;/item&gt;&lt;item&gt;151&lt;/item&gt;&lt;item&gt;152&lt;/item&gt;&lt;item&gt;153&lt;/item&gt;&lt;item&gt;154&lt;/item&gt;&lt;item&gt;155&lt;/item&gt;&lt;item&gt;156&lt;/item&gt;&lt;item&gt;175&lt;/item&gt;&lt;item&gt;176&lt;/item&gt;&lt;item&gt;177&lt;/item&gt;&lt;/record-ids&gt;&lt;/item&gt;&lt;/Libraries&gt;"/>
  </w:docVars>
  <w:rsids>
    <w:rsidRoot w:val="00B12844"/>
    <w:rsid w:val="000021E1"/>
    <w:rsid w:val="0001193F"/>
    <w:rsid w:val="00013945"/>
    <w:rsid w:val="000140C1"/>
    <w:rsid w:val="000154A6"/>
    <w:rsid w:val="0001616B"/>
    <w:rsid w:val="0002208D"/>
    <w:rsid w:val="000244F9"/>
    <w:rsid w:val="000275B0"/>
    <w:rsid w:val="00031DAE"/>
    <w:rsid w:val="000338E9"/>
    <w:rsid w:val="00034F74"/>
    <w:rsid w:val="00040152"/>
    <w:rsid w:val="000445A5"/>
    <w:rsid w:val="000457C7"/>
    <w:rsid w:val="00050942"/>
    <w:rsid w:val="00051CD5"/>
    <w:rsid w:val="00052D27"/>
    <w:rsid w:val="000534A1"/>
    <w:rsid w:val="00057401"/>
    <w:rsid w:val="00071332"/>
    <w:rsid w:val="00071EBD"/>
    <w:rsid w:val="00074405"/>
    <w:rsid w:val="00082F2D"/>
    <w:rsid w:val="0008306A"/>
    <w:rsid w:val="00084009"/>
    <w:rsid w:val="000855BA"/>
    <w:rsid w:val="0008589A"/>
    <w:rsid w:val="00086AA2"/>
    <w:rsid w:val="00086DB2"/>
    <w:rsid w:val="00086DBD"/>
    <w:rsid w:val="00090620"/>
    <w:rsid w:val="000947F1"/>
    <w:rsid w:val="00095ACD"/>
    <w:rsid w:val="00096FAC"/>
    <w:rsid w:val="000A0652"/>
    <w:rsid w:val="000B12D7"/>
    <w:rsid w:val="000B2A1E"/>
    <w:rsid w:val="000B5AB7"/>
    <w:rsid w:val="000B713F"/>
    <w:rsid w:val="000C0EA0"/>
    <w:rsid w:val="000C11D9"/>
    <w:rsid w:val="000C1C30"/>
    <w:rsid w:val="000C371B"/>
    <w:rsid w:val="000D5FC1"/>
    <w:rsid w:val="000D7F63"/>
    <w:rsid w:val="000E2448"/>
    <w:rsid w:val="000E348E"/>
    <w:rsid w:val="000E444B"/>
    <w:rsid w:val="000E594F"/>
    <w:rsid w:val="000F07BA"/>
    <w:rsid w:val="000F1B9B"/>
    <w:rsid w:val="000F2BD0"/>
    <w:rsid w:val="000F33C8"/>
    <w:rsid w:val="000F6566"/>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5777"/>
    <w:rsid w:val="00157B24"/>
    <w:rsid w:val="00160E62"/>
    <w:rsid w:val="00163BB4"/>
    <w:rsid w:val="001640DA"/>
    <w:rsid w:val="00164EE6"/>
    <w:rsid w:val="00167815"/>
    <w:rsid w:val="00167EF6"/>
    <w:rsid w:val="001817BF"/>
    <w:rsid w:val="00184D6C"/>
    <w:rsid w:val="00184F3C"/>
    <w:rsid w:val="0018500B"/>
    <w:rsid w:val="001852DD"/>
    <w:rsid w:val="001856FD"/>
    <w:rsid w:val="00185EBE"/>
    <w:rsid w:val="001904D3"/>
    <w:rsid w:val="001909FC"/>
    <w:rsid w:val="00190ECE"/>
    <w:rsid w:val="00191A50"/>
    <w:rsid w:val="001935DF"/>
    <w:rsid w:val="00193D37"/>
    <w:rsid w:val="001A07AD"/>
    <w:rsid w:val="001A34EE"/>
    <w:rsid w:val="001A5B03"/>
    <w:rsid w:val="001B066B"/>
    <w:rsid w:val="001B16AB"/>
    <w:rsid w:val="001B2D39"/>
    <w:rsid w:val="001B4F6A"/>
    <w:rsid w:val="001C09F8"/>
    <w:rsid w:val="001C21BB"/>
    <w:rsid w:val="001C39B9"/>
    <w:rsid w:val="001C4879"/>
    <w:rsid w:val="001C6DDE"/>
    <w:rsid w:val="001D433E"/>
    <w:rsid w:val="001D4F48"/>
    <w:rsid w:val="001D5E40"/>
    <w:rsid w:val="001E0CBC"/>
    <w:rsid w:val="001E46D3"/>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7AA5"/>
    <w:rsid w:val="00230278"/>
    <w:rsid w:val="00230AE8"/>
    <w:rsid w:val="002311F4"/>
    <w:rsid w:val="0023180B"/>
    <w:rsid w:val="00233A74"/>
    <w:rsid w:val="00234048"/>
    <w:rsid w:val="002350A3"/>
    <w:rsid w:val="002372EA"/>
    <w:rsid w:val="00240B1B"/>
    <w:rsid w:val="00242229"/>
    <w:rsid w:val="002432A0"/>
    <w:rsid w:val="00244404"/>
    <w:rsid w:val="00244BAB"/>
    <w:rsid w:val="00247701"/>
    <w:rsid w:val="00253542"/>
    <w:rsid w:val="00253645"/>
    <w:rsid w:val="00254FA6"/>
    <w:rsid w:val="00257E93"/>
    <w:rsid w:val="00261F47"/>
    <w:rsid w:val="002625AB"/>
    <w:rsid w:val="00266D32"/>
    <w:rsid w:val="00267BAB"/>
    <w:rsid w:val="00274293"/>
    <w:rsid w:val="002818B2"/>
    <w:rsid w:val="00285250"/>
    <w:rsid w:val="00286280"/>
    <w:rsid w:val="00290CC6"/>
    <w:rsid w:val="00291FC6"/>
    <w:rsid w:val="002931E0"/>
    <w:rsid w:val="002947D1"/>
    <w:rsid w:val="00295D91"/>
    <w:rsid w:val="00296213"/>
    <w:rsid w:val="002A472A"/>
    <w:rsid w:val="002A7505"/>
    <w:rsid w:val="002A76A0"/>
    <w:rsid w:val="002A794A"/>
    <w:rsid w:val="002B1BF8"/>
    <w:rsid w:val="002B24FE"/>
    <w:rsid w:val="002B3FE0"/>
    <w:rsid w:val="002B5786"/>
    <w:rsid w:val="002B6350"/>
    <w:rsid w:val="002B7D99"/>
    <w:rsid w:val="002C1A65"/>
    <w:rsid w:val="002C4389"/>
    <w:rsid w:val="002D0EB2"/>
    <w:rsid w:val="002D1E3A"/>
    <w:rsid w:val="002E3130"/>
    <w:rsid w:val="002E5974"/>
    <w:rsid w:val="002E7D24"/>
    <w:rsid w:val="002F49B0"/>
    <w:rsid w:val="002F5486"/>
    <w:rsid w:val="002F5897"/>
    <w:rsid w:val="002F6C38"/>
    <w:rsid w:val="002F7038"/>
    <w:rsid w:val="00302063"/>
    <w:rsid w:val="003027E4"/>
    <w:rsid w:val="00304766"/>
    <w:rsid w:val="00310906"/>
    <w:rsid w:val="0032128C"/>
    <w:rsid w:val="003263AE"/>
    <w:rsid w:val="0032650F"/>
    <w:rsid w:val="00331BCC"/>
    <w:rsid w:val="00331E78"/>
    <w:rsid w:val="0033299B"/>
    <w:rsid w:val="0033601D"/>
    <w:rsid w:val="00336ACF"/>
    <w:rsid w:val="00337996"/>
    <w:rsid w:val="003411DC"/>
    <w:rsid w:val="003427C3"/>
    <w:rsid w:val="00346FFE"/>
    <w:rsid w:val="00347CCD"/>
    <w:rsid w:val="00350374"/>
    <w:rsid w:val="00352184"/>
    <w:rsid w:val="00354959"/>
    <w:rsid w:val="003579B0"/>
    <w:rsid w:val="003605C4"/>
    <w:rsid w:val="00360685"/>
    <w:rsid w:val="00360B43"/>
    <w:rsid w:val="003624AF"/>
    <w:rsid w:val="00362944"/>
    <w:rsid w:val="003633B7"/>
    <w:rsid w:val="00363963"/>
    <w:rsid w:val="00363DC9"/>
    <w:rsid w:val="00366CCF"/>
    <w:rsid w:val="0037105C"/>
    <w:rsid w:val="00372887"/>
    <w:rsid w:val="00375482"/>
    <w:rsid w:val="00380596"/>
    <w:rsid w:val="00380FC8"/>
    <w:rsid w:val="00384783"/>
    <w:rsid w:val="00384EE1"/>
    <w:rsid w:val="00385116"/>
    <w:rsid w:val="00386F23"/>
    <w:rsid w:val="00386F6B"/>
    <w:rsid w:val="003907B1"/>
    <w:rsid w:val="00391811"/>
    <w:rsid w:val="00393F73"/>
    <w:rsid w:val="00395EA0"/>
    <w:rsid w:val="003A06D1"/>
    <w:rsid w:val="003A1E7E"/>
    <w:rsid w:val="003A2FED"/>
    <w:rsid w:val="003A5D84"/>
    <w:rsid w:val="003A675D"/>
    <w:rsid w:val="003A7386"/>
    <w:rsid w:val="003B10B0"/>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1C77"/>
    <w:rsid w:val="0041395D"/>
    <w:rsid w:val="00413CE6"/>
    <w:rsid w:val="004252F4"/>
    <w:rsid w:val="004360B1"/>
    <w:rsid w:val="00436B4D"/>
    <w:rsid w:val="00437544"/>
    <w:rsid w:val="00440067"/>
    <w:rsid w:val="00441CF7"/>
    <w:rsid w:val="004461FE"/>
    <w:rsid w:val="00450739"/>
    <w:rsid w:val="00454949"/>
    <w:rsid w:val="004566B1"/>
    <w:rsid w:val="00467152"/>
    <w:rsid w:val="004723E4"/>
    <w:rsid w:val="00474775"/>
    <w:rsid w:val="00474905"/>
    <w:rsid w:val="00476275"/>
    <w:rsid w:val="00477C34"/>
    <w:rsid w:val="004831C5"/>
    <w:rsid w:val="0048633C"/>
    <w:rsid w:val="00486D04"/>
    <w:rsid w:val="00491D08"/>
    <w:rsid w:val="00491D19"/>
    <w:rsid w:val="004A3BA3"/>
    <w:rsid w:val="004A5C88"/>
    <w:rsid w:val="004A76F0"/>
    <w:rsid w:val="004B0A12"/>
    <w:rsid w:val="004B1448"/>
    <w:rsid w:val="004B14A5"/>
    <w:rsid w:val="004B1AEC"/>
    <w:rsid w:val="004B3F0C"/>
    <w:rsid w:val="004C286C"/>
    <w:rsid w:val="004C32CE"/>
    <w:rsid w:val="004C6F52"/>
    <w:rsid w:val="004D2378"/>
    <w:rsid w:val="004D3397"/>
    <w:rsid w:val="004D3891"/>
    <w:rsid w:val="004D6EBA"/>
    <w:rsid w:val="004E3788"/>
    <w:rsid w:val="004E55F1"/>
    <w:rsid w:val="004E5EEC"/>
    <w:rsid w:val="004F21DD"/>
    <w:rsid w:val="004F38E8"/>
    <w:rsid w:val="004F46B6"/>
    <w:rsid w:val="004F5BAF"/>
    <w:rsid w:val="004F676E"/>
    <w:rsid w:val="005013B6"/>
    <w:rsid w:val="005026CE"/>
    <w:rsid w:val="005032FC"/>
    <w:rsid w:val="00504921"/>
    <w:rsid w:val="00507CC3"/>
    <w:rsid w:val="0051196D"/>
    <w:rsid w:val="00515262"/>
    <w:rsid w:val="00515AC1"/>
    <w:rsid w:val="00516C88"/>
    <w:rsid w:val="00517915"/>
    <w:rsid w:val="00517A8B"/>
    <w:rsid w:val="00521CB4"/>
    <w:rsid w:val="00522E9C"/>
    <w:rsid w:val="0052422E"/>
    <w:rsid w:val="0052473E"/>
    <w:rsid w:val="00524C0C"/>
    <w:rsid w:val="005306BD"/>
    <w:rsid w:val="005316B9"/>
    <w:rsid w:val="00531D20"/>
    <w:rsid w:val="00534459"/>
    <w:rsid w:val="00534C46"/>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83CC0"/>
    <w:rsid w:val="005858D5"/>
    <w:rsid w:val="0059411A"/>
    <w:rsid w:val="00595E7B"/>
    <w:rsid w:val="005A7326"/>
    <w:rsid w:val="005B403A"/>
    <w:rsid w:val="005B6A8F"/>
    <w:rsid w:val="005C0BB4"/>
    <w:rsid w:val="005C3981"/>
    <w:rsid w:val="005C58A0"/>
    <w:rsid w:val="005D0C54"/>
    <w:rsid w:val="005D28D3"/>
    <w:rsid w:val="005D3897"/>
    <w:rsid w:val="005D5CAA"/>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412B7"/>
    <w:rsid w:val="0064221F"/>
    <w:rsid w:val="006441A2"/>
    <w:rsid w:val="00650801"/>
    <w:rsid w:val="006525CA"/>
    <w:rsid w:val="0065653A"/>
    <w:rsid w:val="00657F66"/>
    <w:rsid w:val="00660A21"/>
    <w:rsid w:val="00662C3A"/>
    <w:rsid w:val="0066304A"/>
    <w:rsid w:val="006642EB"/>
    <w:rsid w:val="00664C46"/>
    <w:rsid w:val="006655D7"/>
    <w:rsid w:val="00665B69"/>
    <w:rsid w:val="00670DF5"/>
    <w:rsid w:val="00670EB9"/>
    <w:rsid w:val="00673B42"/>
    <w:rsid w:val="006742D1"/>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60B"/>
    <w:rsid w:val="006F57C5"/>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07E0"/>
    <w:rsid w:val="007C5E66"/>
    <w:rsid w:val="007D4175"/>
    <w:rsid w:val="007D46D2"/>
    <w:rsid w:val="007E00CB"/>
    <w:rsid w:val="007E0A48"/>
    <w:rsid w:val="007E3ACF"/>
    <w:rsid w:val="007E6B46"/>
    <w:rsid w:val="007F178B"/>
    <w:rsid w:val="007F523B"/>
    <w:rsid w:val="007F716B"/>
    <w:rsid w:val="00800833"/>
    <w:rsid w:val="00803102"/>
    <w:rsid w:val="008037B7"/>
    <w:rsid w:val="00803A02"/>
    <w:rsid w:val="00815F08"/>
    <w:rsid w:val="00816449"/>
    <w:rsid w:val="00820DD3"/>
    <w:rsid w:val="00822F01"/>
    <w:rsid w:val="00835534"/>
    <w:rsid w:val="0084080E"/>
    <w:rsid w:val="00841BB6"/>
    <w:rsid w:val="008422C8"/>
    <w:rsid w:val="00850828"/>
    <w:rsid w:val="00851339"/>
    <w:rsid w:val="00852FA0"/>
    <w:rsid w:val="008553C4"/>
    <w:rsid w:val="00857FB1"/>
    <w:rsid w:val="00860F05"/>
    <w:rsid w:val="008610B1"/>
    <w:rsid w:val="00861CC5"/>
    <w:rsid w:val="00863BDE"/>
    <w:rsid w:val="00866A58"/>
    <w:rsid w:val="00866D40"/>
    <w:rsid w:val="00867A48"/>
    <w:rsid w:val="00871290"/>
    <w:rsid w:val="0087691C"/>
    <w:rsid w:val="00876D10"/>
    <w:rsid w:val="00877E4C"/>
    <w:rsid w:val="0088188F"/>
    <w:rsid w:val="0088394E"/>
    <w:rsid w:val="00890F5C"/>
    <w:rsid w:val="00896450"/>
    <w:rsid w:val="00897F2B"/>
    <w:rsid w:val="008A0531"/>
    <w:rsid w:val="008A2C7F"/>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D6374"/>
    <w:rsid w:val="008E05DF"/>
    <w:rsid w:val="008E2CDF"/>
    <w:rsid w:val="008F1758"/>
    <w:rsid w:val="00904655"/>
    <w:rsid w:val="00911C8D"/>
    <w:rsid w:val="0091288E"/>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1F1"/>
    <w:rsid w:val="0096269A"/>
    <w:rsid w:val="00965777"/>
    <w:rsid w:val="0096727F"/>
    <w:rsid w:val="00967382"/>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97721"/>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2AE0"/>
    <w:rsid w:val="00A4392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2E99"/>
    <w:rsid w:val="00AB5D56"/>
    <w:rsid w:val="00AB613D"/>
    <w:rsid w:val="00AB7FB5"/>
    <w:rsid w:val="00AC28CD"/>
    <w:rsid w:val="00AD0D6B"/>
    <w:rsid w:val="00AD2333"/>
    <w:rsid w:val="00AD24E3"/>
    <w:rsid w:val="00AD3882"/>
    <w:rsid w:val="00AD5234"/>
    <w:rsid w:val="00AE1025"/>
    <w:rsid w:val="00AE1348"/>
    <w:rsid w:val="00AE3A99"/>
    <w:rsid w:val="00AF05E1"/>
    <w:rsid w:val="00AF06FF"/>
    <w:rsid w:val="00AF236A"/>
    <w:rsid w:val="00AF5376"/>
    <w:rsid w:val="00AF6EBD"/>
    <w:rsid w:val="00B015C7"/>
    <w:rsid w:val="00B0240A"/>
    <w:rsid w:val="00B03796"/>
    <w:rsid w:val="00B04ACC"/>
    <w:rsid w:val="00B11954"/>
    <w:rsid w:val="00B12485"/>
    <w:rsid w:val="00B12844"/>
    <w:rsid w:val="00B17349"/>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54FD2"/>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5612"/>
    <w:rsid w:val="00BF58A4"/>
    <w:rsid w:val="00BF758A"/>
    <w:rsid w:val="00BF79B1"/>
    <w:rsid w:val="00C01C04"/>
    <w:rsid w:val="00C10897"/>
    <w:rsid w:val="00C166F1"/>
    <w:rsid w:val="00C209BC"/>
    <w:rsid w:val="00C20DE2"/>
    <w:rsid w:val="00C36343"/>
    <w:rsid w:val="00C439B5"/>
    <w:rsid w:val="00C45210"/>
    <w:rsid w:val="00C549B8"/>
    <w:rsid w:val="00C6002B"/>
    <w:rsid w:val="00C6078C"/>
    <w:rsid w:val="00C61CC5"/>
    <w:rsid w:val="00C64417"/>
    <w:rsid w:val="00C646BF"/>
    <w:rsid w:val="00C70F7C"/>
    <w:rsid w:val="00C7461F"/>
    <w:rsid w:val="00C75465"/>
    <w:rsid w:val="00C816B5"/>
    <w:rsid w:val="00C82975"/>
    <w:rsid w:val="00C87BC3"/>
    <w:rsid w:val="00C90CF2"/>
    <w:rsid w:val="00C91766"/>
    <w:rsid w:val="00C9229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4F0D"/>
    <w:rsid w:val="00CE5C72"/>
    <w:rsid w:val="00CF0D0C"/>
    <w:rsid w:val="00CF2AFC"/>
    <w:rsid w:val="00CF34D2"/>
    <w:rsid w:val="00CF41B3"/>
    <w:rsid w:val="00CF4E5D"/>
    <w:rsid w:val="00D02A18"/>
    <w:rsid w:val="00D03B5F"/>
    <w:rsid w:val="00D131F4"/>
    <w:rsid w:val="00D214FB"/>
    <w:rsid w:val="00D21526"/>
    <w:rsid w:val="00D244E8"/>
    <w:rsid w:val="00D32B25"/>
    <w:rsid w:val="00D37415"/>
    <w:rsid w:val="00D4141F"/>
    <w:rsid w:val="00D46BBA"/>
    <w:rsid w:val="00D46FB6"/>
    <w:rsid w:val="00D47E6D"/>
    <w:rsid w:val="00D53B58"/>
    <w:rsid w:val="00D55668"/>
    <w:rsid w:val="00D56974"/>
    <w:rsid w:val="00D5718B"/>
    <w:rsid w:val="00D57EBE"/>
    <w:rsid w:val="00D61318"/>
    <w:rsid w:val="00D61AEB"/>
    <w:rsid w:val="00D626BB"/>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28B"/>
    <w:rsid w:val="00DA790B"/>
    <w:rsid w:val="00DB49CC"/>
    <w:rsid w:val="00DB4C44"/>
    <w:rsid w:val="00DB70AD"/>
    <w:rsid w:val="00DB76B7"/>
    <w:rsid w:val="00DB7AF8"/>
    <w:rsid w:val="00DC7A5D"/>
    <w:rsid w:val="00DE17C1"/>
    <w:rsid w:val="00DE2068"/>
    <w:rsid w:val="00DE20A8"/>
    <w:rsid w:val="00DF12F2"/>
    <w:rsid w:val="00DF1E6B"/>
    <w:rsid w:val="00DF38DF"/>
    <w:rsid w:val="00DF60D4"/>
    <w:rsid w:val="00E013D6"/>
    <w:rsid w:val="00E101FE"/>
    <w:rsid w:val="00E10DF4"/>
    <w:rsid w:val="00E12D3E"/>
    <w:rsid w:val="00E12EAB"/>
    <w:rsid w:val="00E138ED"/>
    <w:rsid w:val="00E20A73"/>
    <w:rsid w:val="00E21156"/>
    <w:rsid w:val="00E22314"/>
    <w:rsid w:val="00E24D45"/>
    <w:rsid w:val="00E24E11"/>
    <w:rsid w:val="00E266B8"/>
    <w:rsid w:val="00E30136"/>
    <w:rsid w:val="00E33B65"/>
    <w:rsid w:val="00E344E5"/>
    <w:rsid w:val="00E42492"/>
    <w:rsid w:val="00E42908"/>
    <w:rsid w:val="00E440EF"/>
    <w:rsid w:val="00E46FA3"/>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30E"/>
    <w:rsid w:val="00EB7B70"/>
    <w:rsid w:val="00EC0099"/>
    <w:rsid w:val="00EC0811"/>
    <w:rsid w:val="00EC1955"/>
    <w:rsid w:val="00EC1A26"/>
    <w:rsid w:val="00EC1B6F"/>
    <w:rsid w:val="00EC6CD8"/>
    <w:rsid w:val="00EC74FC"/>
    <w:rsid w:val="00ED0ED4"/>
    <w:rsid w:val="00EE13F2"/>
    <w:rsid w:val="00EE1844"/>
    <w:rsid w:val="00EE2CF4"/>
    <w:rsid w:val="00EE41BA"/>
    <w:rsid w:val="00EF4C72"/>
    <w:rsid w:val="00EF4E03"/>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2FA8"/>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5C7D"/>
    <w:rsid w:val="00FC5D02"/>
    <w:rsid w:val="00FD0427"/>
    <w:rsid w:val="00FD154C"/>
    <w:rsid w:val="00FD3984"/>
    <w:rsid w:val="00FD4C2D"/>
    <w:rsid w:val="00FD625E"/>
    <w:rsid w:val="00FE0375"/>
    <w:rsid w:val="00FE09A8"/>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linkedin.com/pulse/project-managers-what-good-michael-distasi" TargetMode="External"/><Relationship Id="rId18" Type="http://schemas.openxmlformats.org/officeDocument/2006/relationships/hyperlink" Target="https://www.synotive.com/blog/software-development-client-questionnaire"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spin.atomicobject.com/2020/01/24/new-software-project-questions/" TargetMode="External"/><Relationship Id="rId17" Type="http://schemas.openxmlformats.org/officeDocument/2006/relationships/hyperlink" Target="https://www.softwaretestinghelp.com/requirement-analysis-in-sdlc/" TargetMode="External"/><Relationship Id="rId2" Type="http://schemas.openxmlformats.org/officeDocument/2006/relationships/numbering" Target="numbering.xml"/><Relationship Id="rId16" Type="http://schemas.openxmlformats.org/officeDocument/2006/relationships/hyperlink" Target="https://www.psychologytoday.com/us/blog/why-bad-looks-good/201807/how-your-cell-phone-habits-impact-your-productivity" TargetMode="External"/><Relationship Id="rId20" Type="http://schemas.openxmlformats.org/officeDocument/2006/relationships/hyperlink" Target="http://desrist.org/design-research-in-information-system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arketing91.com/types-of-interviews-in-qualitative-research/#:~:text=Types%20of%20interviews%20in%20Qualitative%20Research%201%201%29,a%20group%20discussion%20on%20the%20topic%20of%20research" TargetMode="External"/><Relationship Id="rId5" Type="http://schemas.openxmlformats.org/officeDocument/2006/relationships/webSettings" Target="webSettings.xml"/><Relationship Id="rId15" Type="http://schemas.openxmlformats.org/officeDocument/2006/relationships/hyperlink" Target="https://managementhelp.org/computers/planning.htm#:~:text=%20Key%20Questions%20When%20Planning%20a%20Computer%20System,certain%20benchmarks%2Fmilestones%20to%20assess%20the%20success...%20More%20"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www.utsc.utoronto.ca/~pchsiung/LAL/analysis/opencodin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kumulos.com/2015/12/17/20-questions-to-ask-your-client-before-you-build-their-mobile-app/" TargetMode="Externa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5209</TotalTime>
  <Pages>21</Pages>
  <Words>7109</Words>
  <Characters>40525</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47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49</cp:revision>
  <cp:lastPrinted>2021-09-11T01:56:00Z</cp:lastPrinted>
  <dcterms:created xsi:type="dcterms:W3CDTF">2021-04-25T20:39:00Z</dcterms:created>
  <dcterms:modified xsi:type="dcterms:W3CDTF">2021-09-11T01:56:00Z</dcterms:modified>
</cp:coreProperties>
</file>